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E2EA2" w:rsidRPr="008A3609" w:rsidRDefault="00AC5D98" w:rsidP="008A3609">
      <w:pPr>
        <w:spacing w:line="480" w:lineRule="auto"/>
        <w:rPr>
          <w:i/>
          <w:color w:val="000000" w:themeColor="text1"/>
        </w:rPr>
      </w:pPr>
      <w:r w:rsidRPr="008A3609">
        <w:rPr>
          <w:color w:val="000000" w:themeColor="text1"/>
        </w:rPr>
        <w:t xml:space="preserve">RUNNING HEAD: </w:t>
      </w:r>
      <w:r w:rsidR="00ED5C04" w:rsidRPr="008A3609">
        <w:rPr>
          <w:color w:val="000000" w:themeColor="text1"/>
        </w:rPr>
        <w:t>HRM</w:t>
      </w:r>
    </w:p>
    <w:p w:rsidR="006E2EA2" w:rsidRPr="008A3609" w:rsidRDefault="006E2EA2" w:rsidP="008A3609">
      <w:pPr>
        <w:spacing w:line="480" w:lineRule="auto"/>
        <w:rPr>
          <w:color w:val="000000" w:themeColor="text1"/>
        </w:rPr>
      </w:pPr>
    </w:p>
    <w:p w:rsidR="006E2EA2" w:rsidRPr="008A3609" w:rsidRDefault="006E2EA2" w:rsidP="008A3609">
      <w:pPr>
        <w:spacing w:line="480" w:lineRule="auto"/>
        <w:rPr>
          <w:color w:val="000000" w:themeColor="text1"/>
        </w:rPr>
      </w:pPr>
    </w:p>
    <w:p w:rsidR="006E2EA2" w:rsidRPr="008A3609" w:rsidRDefault="006E2EA2" w:rsidP="008A3609">
      <w:pPr>
        <w:spacing w:line="480" w:lineRule="auto"/>
        <w:rPr>
          <w:color w:val="000000" w:themeColor="text1"/>
        </w:rPr>
      </w:pPr>
    </w:p>
    <w:p w:rsidR="006E2EA2" w:rsidRPr="008A3609" w:rsidRDefault="006E2EA2" w:rsidP="008A3609">
      <w:pPr>
        <w:spacing w:line="480" w:lineRule="auto"/>
        <w:rPr>
          <w:color w:val="000000" w:themeColor="text1"/>
        </w:rPr>
      </w:pPr>
    </w:p>
    <w:p w:rsidR="006E2EA2" w:rsidRPr="008A3609" w:rsidRDefault="006E2EA2" w:rsidP="008A3609">
      <w:pPr>
        <w:spacing w:line="480" w:lineRule="auto"/>
        <w:rPr>
          <w:color w:val="000000" w:themeColor="text1"/>
        </w:rPr>
      </w:pPr>
    </w:p>
    <w:p w:rsidR="006E2EA2" w:rsidRPr="008A3609" w:rsidRDefault="006E2EA2" w:rsidP="008A3609">
      <w:pPr>
        <w:spacing w:line="480" w:lineRule="auto"/>
        <w:rPr>
          <w:color w:val="000000" w:themeColor="text1"/>
        </w:rPr>
      </w:pPr>
    </w:p>
    <w:p w:rsidR="007838B8" w:rsidRPr="008A3609" w:rsidRDefault="007838B8" w:rsidP="008A3609">
      <w:pPr>
        <w:spacing w:line="480" w:lineRule="auto"/>
        <w:rPr>
          <w:color w:val="000000" w:themeColor="text1"/>
        </w:rPr>
      </w:pPr>
    </w:p>
    <w:p w:rsidR="006E2EA2" w:rsidRPr="008A3609" w:rsidRDefault="006E2EA2" w:rsidP="008A3609">
      <w:pPr>
        <w:spacing w:line="480" w:lineRule="auto"/>
        <w:rPr>
          <w:color w:val="000000" w:themeColor="text1"/>
        </w:rPr>
      </w:pPr>
    </w:p>
    <w:p w:rsidR="006E2EA2" w:rsidRPr="008A3609" w:rsidRDefault="006E2EA2" w:rsidP="008A3609">
      <w:pPr>
        <w:spacing w:line="480" w:lineRule="auto"/>
        <w:rPr>
          <w:color w:val="000000" w:themeColor="text1"/>
        </w:rPr>
      </w:pPr>
    </w:p>
    <w:p w:rsidR="00ED5C04" w:rsidRPr="008A3609" w:rsidRDefault="00AC5D98" w:rsidP="008A3609">
      <w:pPr>
        <w:tabs>
          <w:tab w:val="left" w:pos="4136"/>
        </w:tabs>
        <w:spacing w:line="480" w:lineRule="auto"/>
        <w:jc w:val="center"/>
        <w:rPr>
          <w:color w:val="000000" w:themeColor="text1"/>
        </w:rPr>
      </w:pPr>
      <w:r w:rsidRPr="008A3609">
        <w:rPr>
          <w:color w:val="000000" w:themeColor="text1"/>
        </w:rPr>
        <w:t>International HRM</w:t>
      </w:r>
    </w:p>
    <w:p w:rsidR="006E2EA2" w:rsidRPr="008A3609" w:rsidRDefault="00AC5D98" w:rsidP="008A3609">
      <w:pPr>
        <w:tabs>
          <w:tab w:val="left" w:pos="4136"/>
        </w:tabs>
        <w:spacing w:line="480" w:lineRule="auto"/>
        <w:jc w:val="center"/>
        <w:rPr>
          <w:color w:val="000000" w:themeColor="text1"/>
        </w:rPr>
      </w:pPr>
      <w:r w:rsidRPr="008A3609">
        <w:rPr>
          <w:color w:val="000000" w:themeColor="text1"/>
        </w:rPr>
        <w:t xml:space="preserve"> [Name of the Writer]</w:t>
      </w:r>
    </w:p>
    <w:p w:rsidR="006E2EA2" w:rsidRPr="008A3609" w:rsidRDefault="00AC5D98" w:rsidP="008A3609">
      <w:pPr>
        <w:tabs>
          <w:tab w:val="left" w:pos="4136"/>
        </w:tabs>
        <w:spacing w:line="480" w:lineRule="auto"/>
        <w:jc w:val="center"/>
        <w:rPr>
          <w:color w:val="000000" w:themeColor="text1"/>
        </w:rPr>
      </w:pPr>
      <w:r w:rsidRPr="008A3609">
        <w:rPr>
          <w:color w:val="000000" w:themeColor="text1"/>
        </w:rPr>
        <w:t>[Name of the Institution]</w:t>
      </w:r>
    </w:p>
    <w:p w:rsidR="00711F62" w:rsidRPr="008A3609" w:rsidRDefault="00AC5D98" w:rsidP="008A3609">
      <w:pPr>
        <w:tabs>
          <w:tab w:val="left" w:pos="4136"/>
        </w:tabs>
        <w:spacing w:line="480" w:lineRule="auto"/>
        <w:jc w:val="center"/>
        <w:rPr>
          <w:color w:val="000000" w:themeColor="text1"/>
        </w:rPr>
      </w:pPr>
      <w:r w:rsidRPr="008A3609">
        <w:rPr>
          <w:color w:val="000000" w:themeColor="text1"/>
        </w:rPr>
        <w:br w:type="page"/>
      </w:r>
    </w:p>
    <w:p w:rsidR="002E1195" w:rsidRPr="008A3609" w:rsidRDefault="00AC5D98" w:rsidP="008A3609">
      <w:pPr>
        <w:spacing w:line="480" w:lineRule="auto"/>
        <w:rPr>
          <w:b/>
          <w:i/>
          <w:color w:val="000000" w:themeColor="text1"/>
        </w:rPr>
      </w:pPr>
      <w:r w:rsidRPr="008A3609">
        <w:rPr>
          <w:b/>
          <w:i/>
          <w:color w:val="000000" w:themeColor="text1"/>
        </w:rPr>
        <w:lastRenderedPageBreak/>
        <w:t xml:space="preserve">Introduction </w:t>
      </w:r>
    </w:p>
    <w:p w:rsidR="008631C2" w:rsidRPr="008A3609" w:rsidRDefault="00AC5D98" w:rsidP="008A3609">
      <w:pPr>
        <w:spacing w:line="480" w:lineRule="auto"/>
        <w:rPr>
          <w:color w:val="000000" w:themeColor="text1"/>
        </w:rPr>
      </w:pPr>
      <w:r w:rsidRPr="008A3609">
        <w:rPr>
          <w:b/>
          <w:i/>
          <w:color w:val="000000" w:themeColor="text1"/>
        </w:rPr>
        <w:t xml:space="preserve"> </w:t>
      </w:r>
      <w:r w:rsidRPr="008A3609">
        <w:rPr>
          <w:b/>
          <w:i/>
          <w:color w:val="000000" w:themeColor="text1"/>
        </w:rPr>
        <w:tab/>
      </w:r>
      <w:r w:rsidR="00860B97" w:rsidRPr="008A3609">
        <w:rPr>
          <w:color w:val="000000" w:themeColor="text1"/>
        </w:rPr>
        <w:t xml:space="preserve">The process of continuing change in the balanced environment along with </w:t>
      </w:r>
      <w:r w:rsidR="009A64C0" w:rsidRPr="008A3609">
        <w:rPr>
          <w:color w:val="000000" w:themeColor="text1"/>
        </w:rPr>
        <w:t xml:space="preserve">maintaining harmony in technological development orientation, </w:t>
      </w:r>
      <w:r w:rsidR="006C6DF5" w:rsidRPr="008A3609">
        <w:rPr>
          <w:color w:val="000000" w:themeColor="text1"/>
        </w:rPr>
        <w:t xml:space="preserve">resources exploitation, investment direction </w:t>
      </w:r>
      <w:r w:rsidR="00AA1827" w:rsidRPr="008A3609">
        <w:rPr>
          <w:color w:val="000000" w:themeColor="text1"/>
        </w:rPr>
        <w:t xml:space="preserve">and change in an institution for enhancement of current and future potential are important to fulfilling human </w:t>
      </w:r>
      <w:r w:rsidR="002331A4" w:rsidRPr="008A3609">
        <w:rPr>
          <w:color w:val="000000" w:themeColor="text1"/>
        </w:rPr>
        <w:t>objectives</w:t>
      </w:r>
      <w:r w:rsidR="00AA1827" w:rsidRPr="008A3609">
        <w:rPr>
          <w:color w:val="000000" w:themeColor="text1"/>
        </w:rPr>
        <w:t xml:space="preserve"> and need</w:t>
      </w:r>
      <w:r w:rsidR="00FD01B9" w:rsidRPr="008A3609">
        <w:rPr>
          <w:color w:val="000000" w:themeColor="text1"/>
        </w:rPr>
        <w:t>s</w:t>
      </w:r>
      <w:r w:rsidR="00DB76AF" w:rsidRPr="008A3609">
        <w:rPr>
          <w:color w:val="000000" w:themeColor="text1"/>
        </w:rPr>
        <w:t xml:space="preserve">. </w:t>
      </w:r>
      <w:r w:rsidR="007D52CA" w:rsidRPr="008A3609">
        <w:rPr>
          <w:color w:val="000000" w:themeColor="text1"/>
        </w:rPr>
        <w:t>The scope of c</w:t>
      </w:r>
      <w:r w:rsidR="007E03DD" w:rsidRPr="008A3609">
        <w:rPr>
          <w:color w:val="000000" w:themeColor="text1"/>
        </w:rPr>
        <w:t>ompetition among businesses is nearly global everywhere</w:t>
      </w:r>
      <w:r w:rsidR="007D52CA" w:rsidRPr="008A3609">
        <w:rPr>
          <w:color w:val="000000" w:themeColor="text1"/>
        </w:rPr>
        <w:t xml:space="preserve"> </w:t>
      </w:r>
      <w:r w:rsidR="00303F77">
        <w:rPr>
          <w:color w:val="000000" w:themeColor="text1"/>
        </w:rPr>
        <w:t>as</w:t>
      </w:r>
      <w:r w:rsidR="007D52CA" w:rsidRPr="008A3609">
        <w:rPr>
          <w:color w:val="000000" w:themeColor="text1"/>
        </w:rPr>
        <w:t xml:space="preserve"> business may face fierce </w:t>
      </w:r>
      <w:r w:rsidR="00AB07D8" w:rsidRPr="008A3609">
        <w:rPr>
          <w:color w:val="000000" w:themeColor="text1"/>
        </w:rPr>
        <w:t>competition from foreign services or products, from subsidiaries that are foreign-owned or from foreign-owned domestic firms.</w:t>
      </w:r>
      <w:r w:rsidR="00DB39D9" w:rsidRPr="008A3609">
        <w:rPr>
          <w:color w:val="000000" w:themeColor="text1"/>
        </w:rPr>
        <w:t xml:space="preserve"> </w:t>
      </w:r>
      <w:r w:rsidR="00303F77">
        <w:rPr>
          <w:color w:val="000000" w:themeColor="text1"/>
        </w:rPr>
        <w:t>In addition</w:t>
      </w:r>
      <w:r w:rsidR="00AF477B" w:rsidRPr="008A3609">
        <w:rPr>
          <w:color w:val="000000" w:themeColor="text1"/>
        </w:rPr>
        <w:t xml:space="preserve">, inputs in businesses like capital, legal services, insurance, parts, ideas, technology, office equipment and human resources </w:t>
      </w:r>
      <w:r w:rsidR="00636903" w:rsidRPr="008A3609">
        <w:rPr>
          <w:color w:val="000000" w:themeColor="text1"/>
        </w:rPr>
        <w:t xml:space="preserve">are available pretty much from </w:t>
      </w:r>
      <w:r w:rsidR="00D30A2B" w:rsidRPr="008A3609">
        <w:rPr>
          <w:color w:val="000000" w:themeColor="text1"/>
        </w:rPr>
        <w:t xml:space="preserve">everywhere presenting state-of-art work, speed, quality and technology. </w:t>
      </w:r>
      <w:r w:rsidR="00303F77">
        <w:rPr>
          <w:color w:val="000000" w:themeColor="text1"/>
        </w:rPr>
        <w:t xml:space="preserve">Consequently, </w:t>
      </w:r>
      <w:r w:rsidR="009C4AA3" w:rsidRPr="008A3609">
        <w:rPr>
          <w:color w:val="000000" w:themeColor="text1"/>
        </w:rPr>
        <w:t>no business nowadays can hide</w:t>
      </w:r>
      <w:r w:rsidR="00DE5C71" w:rsidRPr="008A3609">
        <w:rPr>
          <w:color w:val="000000" w:themeColor="text1"/>
        </w:rPr>
        <w:t xml:space="preserve"> </w:t>
      </w:r>
      <w:r w:rsidR="00303F77">
        <w:rPr>
          <w:color w:val="000000" w:themeColor="text1"/>
        </w:rPr>
        <w:t>and make a fallacious depiction as they did no</w:t>
      </w:r>
      <w:r w:rsidR="00DE5C71" w:rsidRPr="008A3609">
        <w:rPr>
          <w:color w:val="000000" w:themeColor="text1"/>
        </w:rPr>
        <w:t>t understand a</w:t>
      </w:r>
      <w:r w:rsidR="00303F77">
        <w:rPr>
          <w:color w:val="000000" w:themeColor="text1"/>
        </w:rPr>
        <w:t>nd canno</w:t>
      </w:r>
      <w:r w:rsidR="00DE5C71" w:rsidRPr="008A3609">
        <w:rPr>
          <w:color w:val="000000" w:themeColor="text1"/>
        </w:rPr>
        <w:t>t respond to the global market</w:t>
      </w:r>
      <w:r w:rsidR="00050645" w:rsidRPr="008A3609">
        <w:rPr>
          <w:color w:val="000000" w:themeColor="text1"/>
        </w:rPr>
        <w:t xml:space="preserve"> </w:t>
      </w:r>
      <w:r w:rsidR="00050645" w:rsidRPr="008A3609">
        <w:rPr>
          <w:color w:val="000000" w:themeColor="text1"/>
        </w:rPr>
        <w:fldChar w:fldCharType="begin"/>
      </w:r>
      <w:r w:rsidR="005F50BA" w:rsidRPr="008A3609">
        <w:rPr>
          <w:color w:val="000000" w:themeColor="text1"/>
        </w:rPr>
        <w:instrText xml:space="preserve"> ADDIN ZOTERO_ITEM CSL_CITATION {"citationID":"rgUGw5gv","properties":{"formattedCitation":"(Briscoe et al., 2009)","plainCitation":"(Briscoe et al., 2009)","noteIndex":0},"citationItems":[{"id":"MDSEMsFl/leydubDW","uris":["http://zotero.org/users/local/uHsb2Xzj/items/P6DGX25T"],"uri":["http://zotero.org/users/local/uHsb2Xzj/items/P6DGX25T"],"itemData":{"id":230,"type":"book","title":"International human resource management: Policies and practices for multinational enterprises","publisher":"Routledge","source":"Google Scholar","shortTitle":"International human resource management","author":[{"family":"Briscoe","given":"Dennis"},{"family":"Briscoe","given":"Dennis R."},{"family":"Schuler","given":"Randall S."},{"family":"Claus","given":"Lisbeth"}],"issued":{"date-parts":[["2009"]]}}}],"schema":"https://github.com/citation-style-language/schema/raw/master/csl-citation.json"} </w:instrText>
      </w:r>
      <w:r w:rsidR="00050645" w:rsidRPr="008A3609">
        <w:rPr>
          <w:color w:val="000000" w:themeColor="text1"/>
        </w:rPr>
        <w:fldChar w:fldCharType="separate"/>
      </w:r>
      <w:r w:rsidR="00277599" w:rsidRPr="008A3609">
        <w:rPr>
          <w:color w:val="000000" w:themeColor="text1"/>
        </w:rPr>
        <w:t>(Briscoe et al., 2009)</w:t>
      </w:r>
      <w:r w:rsidR="00050645" w:rsidRPr="008A3609">
        <w:rPr>
          <w:color w:val="000000" w:themeColor="text1"/>
        </w:rPr>
        <w:fldChar w:fldCharType="end"/>
      </w:r>
      <w:r w:rsidR="008C43B6" w:rsidRPr="008A3609">
        <w:rPr>
          <w:color w:val="000000" w:themeColor="text1"/>
        </w:rPr>
        <w:t>.</w:t>
      </w:r>
      <w:r w:rsidR="00DE5C71" w:rsidRPr="008A3609">
        <w:rPr>
          <w:color w:val="000000" w:themeColor="text1"/>
        </w:rPr>
        <w:t xml:space="preserve"> </w:t>
      </w:r>
      <w:r w:rsidR="00384ACC" w:rsidRPr="008A3609">
        <w:rPr>
          <w:color w:val="000000" w:themeColor="text1"/>
        </w:rPr>
        <w:t xml:space="preserve">The business conduct has now become “global” </w:t>
      </w:r>
      <w:r w:rsidR="00324EB2" w:rsidRPr="008A3609">
        <w:rPr>
          <w:color w:val="000000" w:themeColor="text1"/>
        </w:rPr>
        <w:t>movement</w:t>
      </w:r>
      <w:r w:rsidR="008C43B6" w:rsidRPr="008A3609">
        <w:rPr>
          <w:color w:val="000000" w:themeColor="text1"/>
        </w:rPr>
        <w:t xml:space="preserve"> </w:t>
      </w:r>
      <w:r w:rsidR="00324EB2" w:rsidRPr="008A3609">
        <w:rPr>
          <w:color w:val="000000" w:themeColor="text1"/>
        </w:rPr>
        <w:t xml:space="preserve">including many </w:t>
      </w:r>
      <w:r w:rsidRPr="008A3609">
        <w:rPr>
          <w:color w:val="000000" w:themeColor="text1"/>
        </w:rPr>
        <w:t xml:space="preserve">of the following </w:t>
      </w:r>
      <w:r w:rsidR="00324EB2" w:rsidRPr="008A3609">
        <w:rPr>
          <w:color w:val="000000" w:themeColor="text1"/>
        </w:rPr>
        <w:t>realities for multinational enterprises</w:t>
      </w:r>
      <w:r w:rsidRPr="008A3609">
        <w:rPr>
          <w:color w:val="000000" w:themeColor="text1"/>
        </w:rPr>
        <w:t>:</w:t>
      </w:r>
    </w:p>
    <w:p w:rsidR="00AC7DD6" w:rsidRPr="008A3609" w:rsidRDefault="00AC5D98" w:rsidP="008A3609">
      <w:pPr>
        <w:pStyle w:val="ListParagraph"/>
        <w:numPr>
          <w:ilvl w:val="0"/>
          <w:numId w:val="1"/>
        </w:numPr>
        <w:spacing w:line="480" w:lineRule="auto"/>
        <w:rPr>
          <w:color w:val="000000" w:themeColor="text1"/>
        </w:rPr>
      </w:pPr>
      <w:r w:rsidRPr="008A3609">
        <w:rPr>
          <w:color w:val="000000" w:themeColor="text1"/>
        </w:rPr>
        <w:t xml:space="preserve">Use of foreign products and services by the virtue of international travelling </w:t>
      </w:r>
      <w:r w:rsidR="0045026D" w:rsidRPr="008A3609">
        <w:rPr>
          <w:color w:val="000000" w:themeColor="text1"/>
        </w:rPr>
        <w:t xml:space="preserve">and bringing the same </w:t>
      </w:r>
      <w:r w:rsidRPr="008A3609">
        <w:rPr>
          <w:color w:val="000000" w:themeColor="text1"/>
        </w:rPr>
        <w:t>back in the country to create domestic demand for these services and products.</w:t>
      </w:r>
    </w:p>
    <w:p w:rsidR="00837225" w:rsidRPr="008A3609" w:rsidRDefault="00AC5D98" w:rsidP="008A3609">
      <w:pPr>
        <w:pStyle w:val="ListParagraph"/>
        <w:numPr>
          <w:ilvl w:val="0"/>
          <w:numId w:val="1"/>
        </w:numPr>
        <w:spacing w:line="480" w:lineRule="auto"/>
        <w:rPr>
          <w:color w:val="000000" w:themeColor="text1"/>
        </w:rPr>
      </w:pPr>
      <w:r w:rsidRPr="008A3609">
        <w:rPr>
          <w:color w:val="000000" w:themeColor="text1"/>
        </w:rPr>
        <w:t xml:space="preserve">Through rapid global technology and communications, like satellite television, </w:t>
      </w:r>
      <w:r w:rsidR="00DF2DAE" w:rsidRPr="008A3609">
        <w:rPr>
          <w:color w:val="000000" w:themeColor="text1"/>
        </w:rPr>
        <w:t>movies’ global distribution, CDs, DVDs. global printing media and videos</w:t>
      </w:r>
      <w:r w:rsidR="00CD13BD" w:rsidRPr="008A3609">
        <w:rPr>
          <w:color w:val="000000" w:themeColor="text1"/>
        </w:rPr>
        <w:t>, people have the access to substantial information only on one single click.</w:t>
      </w:r>
      <w:r w:rsidRPr="008A3609">
        <w:rPr>
          <w:color w:val="000000" w:themeColor="text1"/>
        </w:rPr>
        <w:t xml:space="preserve"> </w:t>
      </w:r>
    </w:p>
    <w:p w:rsidR="007020A2" w:rsidRPr="008A3609" w:rsidRDefault="00AC5D98" w:rsidP="008A3609">
      <w:pPr>
        <w:pStyle w:val="ListParagraph"/>
        <w:numPr>
          <w:ilvl w:val="0"/>
          <w:numId w:val="1"/>
        </w:numPr>
        <w:spacing w:line="480" w:lineRule="auto"/>
        <w:rPr>
          <w:color w:val="000000" w:themeColor="text1"/>
        </w:rPr>
      </w:pPr>
      <w:r w:rsidRPr="008A3609">
        <w:rPr>
          <w:color w:val="000000" w:themeColor="text1"/>
        </w:rPr>
        <w:t xml:space="preserve">All types of quick </w:t>
      </w:r>
      <w:r w:rsidR="00A83735" w:rsidRPr="008A3609">
        <w:rPr>
          <w:color w:val="000000" w:themeColor="text1"/>
        </w:rPr>
        <w:t xml:space="preserve">transfer of latest technology provide an opportunity to create modern classic products and services </w:t>
      </w:r>
      <w:r w:rsidRPr="008A3609">
        <w:rPr>
          <w:color w:val="000000" w:themeColor="text1"/>
        </w:rPr>
        <w:t>anywhere in the world.</w:t>
      </w:r>
    </w:p>
    <w:p w:rsidR="00D032D3" w:rsidRPr="008A3609" w:rsidRDefault="00AC5D98" w:rsidP="008A3609">
      <w:pPr>
        <w:pStyle w:val="ListParagraph"/>
        <w:numPr>
          <w:ilvl w:val="0"/>
          <w:numId w:val="1"/>
        </w:numPr>
        <w:spacing w:line="480" w:lineRule="auto"/>
        <w:rPr>
          <w:color w:val="000000" w:themeColor="text1"/>
        </w:rPr>
      </w:pPr>
      <w:r w:rsidRPr="008A3609">
        <w:rPr>
          <w:color w:val="000000" w:themeColor="text1"/>
        </w:rPr>
        <w:t xml:space="preserve">Developing import and export procedures provides </w:t>
      </w:r>
      <w:r w:rsidR="000B082B" w:rsidRPr="008A3609">
        <w:rPr>
          <w:color w:val="000000" w:themeColor="text1"/>
        </w:rPr>
        <w:t xml:space="preserve">exposure to foreign competition. </w:t>
      </w:r>
      <w:r w:rsidR="00003AB4" w:rsidRPr="008A3609">
        <w:rPr>
          <w:color w:val="000000" w:themeColor="text1"/>
        </w:rPr>
        <w:t>With the increase in limited exceptions, companies across the w</w:t>
      </w:r>
      <w:r w:rsidR="001A3A5C" w:rsidRPr="008A3609">
        <w:rPr>
          <w:color w:val="000000" w:themeColor="text1"/>
        </w:rPr>
        <w:t xml:space="preserve">orld can trade with each other </w:t>
      </w:r>
      <w:r w:rsidR="001A3A5C" w:rsidRPr="008A3609">
        <w:rPr>
          <w:color w:val="000000" w:themeColor="text1"/>
        </w:rPr>
        <w:lastRenderedPageBreak/>
        <w:t>with an objective of decreasing cost</w:t>
      </w:r>
      <w:r w:rsidR="00EE56B0" w:rsidRPr="008A3609">
        <w:rPr>
          <w:color w:val="000000" w:themeColor="text1"/>
        </w:rPr>
        <w:t xml:space="preserve"> and meeting the customized demands of the customer.</w:t>
      </w:r>
      <w:r w:rsidR="007B482B" w:rsidRPr="008A3609">
        <w:rPr>
          <w:color w:val="000000" w:themeColor="text1"/>
        </w:rPr>
        <w:t xml:space="preserve"> </w:t>
      </w:r>
    </w:p>
    <w:p w:rsidR="005B4B62" w:rsidRPr="008A3609" w:rsidRDefault="00AC5D98" w:rsidP="008A3609">
      <w:pPr>
        <w:pStyle w:val="ListParagraph"/>
        <w:numPr>
          <w:ilvl w:val="0"/>
          <w:numId w:val="1"/>
        </w:numPr>
        <w:spacing w:line="480" w:lineRule="auto"/>
        <w:rPr>
          <w:color w:val="000000" w:themeColor="text1"/>
        </w:rPr>
      </w:pPr>
      <w:r w:rsidRPr="008A3609">
        <w:rPr>
          <w:color w:val="000000" w:themeColor="text1"/>
        </w:rPr>
        <w:t xml:space="preserve">Improving awareness, </w:t>
      </w:r>
      <w:r w:rsidR="007445A2" w:rsidRPr="008A3609">
        <w:rPr>
          <w:color w:val="000000" w:themeColor="text1"/>
        </w:rPr>
        <w:t xml:space="preserve">access, </w:t>
      </w:r>
      <w:r w:rsidRPr="008A3609">
        <w:rPr>
          <w:color w:val="000000" w:themeColor="text1"/>
        </w:rPr>
        <w:t>knowledge and education everywhere in the world</w:t>
      </w:r>
      <w:r w:rsidR="007445A2" w:rsidRPr="008A3609">
        <w:rPr>
          <w:color w:val="000000" w:themeColor="text1"/>
        </w:rPr>
        <w:t xml:space="preserve"> to produce the latest technology products and then </w:t>
      </w:r>
      <w:r w:rsidR="007E25BB" w:rsidRPr="008A3609">
        <w:rPr>
          <w:color w:val="000000" w:themeColor="text1"/>
        </w:rPr>
        <w:t>raising demand for those products and services.</w:t>
      </w:r>
    </w:p>
    <w:p w:rsidR="0029311D" w:rsidRPr="008A3609" w:rsidRDefault="00AC5D98" w:rsidP="008A3609">
      <w:pPr>
        <w:pStyle w:val="ListParagraph"/>
        <w:numPr>
          <w:ilvl w:val="0"/>
          <w:numId w:val="1"/>
        </w:numPr>
        <w:spacing w:line="480" w:lineRule="auto"/>
        <w:rPr>
          <w:color w:val="000000" w:themeColor="text1"/>
        </w:rPr>
      </w:pPr>
      <w:r w:rsidRPr="008A3609">
        <w:rPr>
          <w:color w:val="000000" w:themeColor="text1"/>
        </w:rPr>
        <w:t>Immigration of a large number of people every year to raise standards of living worldwide.</w:t>
      </w:r>
    </w:p>
    <w:p w:rsidR="00F77791" w:rsidRPr="008A3609" w:rsidRDefault="00AC5D98" w:rsidP="0042402A">
      <w:pPr>
        <w:spacing w:line="480" w:lineRule="auto"/>
        <w:ind w:left="360" w:firstLine="360"/>
        <w:rPr>
          <w:color w:val="000000" w:themeColor="text1"/>
        </w:rPr>
      </w:pPr>
      <w:r w:rsidRPr="008A3609">
        <w:rPr>
          <w:color w:val="000000" w:themeColor="text1"/>
        </w:rPr>
        <w:t xml:space="preserve">In today’s global marketplace characterized by fierce and unsparing competition, </w:t>
      </w:r>
      <w:r w:rsidR="00934620" w:rsidRPr="008A3609">
        <w:rPr>
          <w:color w:val="000000" w:themeColor="text1"/>
        </w:rPr>
        <w:t>many organizations seek a chance for further growth in terms of learning, development and advancement for internationalization</w:t>
      </w:r>
      <w:r w:rsidR="000A2447" w:rsidRPr="008A3609">
        <w:rPr>
          <w:color w:val="000000" w:themeColor="text1"/>
        </w:rPr>
        <w:t xml:space="preserve"> of respective businesses. Expansion </w:t>
      </w:r>
      <w:r w:rsidR="00C73AD8" w:rsidRPr="008A3609">
        <w:rPr>
          <w:color w:val="000000" w:themeColor="text1"/>
        </w:rPr>
        <w:t xml:space="preserve">of businesses </w:t>
      </w:r>
      <w:r w:rsidR="000A2447" w:rsidRPr="008A3609">
        <w:rPr>
          <w:color w:val="000000" w:themeColor="text1"/>
        </w:rPr>
        <w:t xml:space="preserve">in other countries requires extensive knowledge of </w:t>
      </w:r>
      <w:r w:rsidR="00C73AD8" w:rsidRPr="008A3609">
        <w:rPr>
          <w:color w:val="000000" w:themeColor="text1"/>
        </w:rPr>
        <w:t>laws and regulations, characteris</w:t>
      </w:r>
      <w:r w:rsidR="003F7163" w:rsidRPr="008A3609">
        <w:rPr>
          <w:color w:val="000000" w:themeColor="text1"/>
        </w:rPr>
        <w:t xml:space="preserve">tics of </w:t>
      </w:r>
      <w:r w:rsidR="003648B7" w:rsidRPr="008A3609">
        <w:rPr>
          <w:color w:val="000000" w:themeColor="text1"/>
        </w:rPr>
        <w:t>labor</w:t>
      </w:r>
      <w:r w:rsidR="003F7163" w:rsidRPr="008A3609">
        <w:rPr>
          <w:color w:val="000000" w:themeColor="text1"/>
        </w:rPr>
        <w:t xml:space="preserve"> in local market and specifications of </w:t>
      </w:r>
      <w:r w:rsidR="00C70C1D" w:rsidRPr="008A3609">
        <w:rPr>
          <w:color w:val="000000" w:themeColor="text1"/>
        </w:rPr>
        <w:t xml:space="preserve">cultural, </w:t>
      </w:r>
      <w:r w:rsidR="0076437D" w:rsidRPr="008A3609">
        <w:rPr>
          <w:color w:val="000000" w:themeColor="text1"/>
        </w:rPr>
        <w:t>economic and political systems which are the basic reasons to internationalize</w:t>
      </w:r>
      <w:r w:rsidR="00485208" w:rsidRPr="008A3609">
        <w:rPr>
          <w:color w:val="000000" w:themeColor="text1"/>
        </w:rPr>
        <w:t xml:space="preserve"> respective businesses to execute particular modifications </w:t>
      </w:r>
      <w:r w:rsidR="000F2550" w:rsidRPr="008A3609">
        <w:rPr>
          <w:color w:val="000000" w:themeColor="text1"/>
        </w:rPr>
        <w:t xml:space="preserve">with respect to the previous way of doing </w:t>
      </w:r>
      <w:r w:rsidR="00303F77" w:rsidRPr="008A3609">
        <w:rPr>
          <w:color w:val="000000" w:themeColor="text1"/>
        </w:rPr>
        <w:t>specific</w:t>
      </w:r>
      <w:r w:rsidR="000F2550" w:rsidRPr="008A3609">
        <w:rPr>
          <w:color w:val="000000" w:themeColor="text1"/>
        </w:rPr>
        <w:t xml:space="preserve"> business</w:t>
      </w:r>
      <w:r w:rsidR="00840AAB" w:rsidRPr="008A3609">
        <w:rPr>
          <w:color w:val="000000" w:themeColor="text1"/>
        </w:rPr>
        <w:t xml:space="preserve"> especially human resource management practices</w:t>
      </w:r>
      <w:r w:rsidR="00DB6AB0" w:rsidRPr="008A3609">
        <w:rPr>
          <w:color w:val="000000" w:themeColor="text1"/>
        </w:rPr>
        <w:t>.</w:t>
      </w:r>
      <w:r w:rsidR="006F53A9" w:rsidRPr="008A3609">
        <w:rPr>
          <w:color w:val="000000" w:themeColor="text1"/>
        </w:rPr>
        <w:t xml:space="preserve"> </w:t>
      </w:r>
      <w:r w:rsidR="00B73222" w:rsidRPr="008A3609">
        <w:rPr>
          <w:color w:val="000000" w:themeColor="text1"/>
        </w:rPr>
        <w:t xml:space="preserve">As a result, local culture is the main focus with respect to designing </w:t>
      </w:r>
      <w:r w:rsidR="00EA2B61" w:rsidRPr="008A3609">
        <w:rPr>
          <w:color w:val="000000" w:themeColor="text1"/>
        </w:rPr>
        <w:t>international human resource management</w:t>
      </w:r>
      <w:r w:rsidR="00270184" w:rsidRPr="008A3609">
        <w:rPr>
          <w:color w:val="000000" w:themeColor="text1"/>
        </w:rPr>
        <w:t xml:space="preserve"> </w:t>
      </w:r>
      <w:r w:rsidR="00270184" w:rsidRPr="008A3609">
        <w:rPr>
          <w:color w:val="000000" w:themeColor="text1"/>
        </w:rPr>
        <w:fldChar w:fldCharType="begin"/>
      </w:r>
      <w:r w:rsidR="005F50BA" w:rsidRPr="008A3609">
        <w:rPr>
          <w:color w:val="000000" w:themeColor="text1"/>
        </w:rPr>
        <w:instrText xml:space="preserve"> ADDIN ZOTERO_ITEM CSL_CITATION {"citationID":"VhNI93tM","properties":{"formattedCitation":"(\\uc0\\u272{}or\\uc0\\u273{}evi\\uc0\\u263{}, 2016)","plainCitation":"(Đorđević, 2016)","noteIndex":0},"citationItems":[{"id":"MDSEMsFl/eV5YEnbz","uris":["http://zotero.org/users/local/uHsb2Xzj/items/UBEDNDSG"],"uri":["http://zotero.org/users/local/uHsb2Xzj/items/UBEDNDSG"],"itemData":{"id":233,"type":"article-journal","title":"Impact of National Culture on International Human Resource Management","container-title":"Economic Themes","page":"281-300","volume":"54","issue":"2","author":[{"family":"Đorđević","given":"Biljana"}],"issued":{"date-parts":[["2016"]]}}}],"schema":"https://github.com/citation-style-language/schema/raw/master/csl-citation.json"} </w:instrText>
      </w:r>
      <w:r w:rsidR="00270184" w:rsidRPr="008A3609">
        <w:rPr>
          <w:color w:val="000000" w:themeColor="text1"/>
        </w:rPr>
        <w:fldChar w:fldCharType="separate"/>
      </w:r>
      <w:r w:rsidR="00277599" w:rsidRPr="008A3609">
        <w:rPr>
          <w:color w:val="000000" w:themeColor="text1"/>
        </w:rPr>
        <w:t>(Đorđević, 2016)</w:t>
      </w:r>
      <w:r w:rsidR="00270184" w:rsidRPr="008A3609">
        <w:rPr>
          <w:color w:val="000000" w:themeColor="text1"/>
        </w:rPr>
        <w:fldChar w:fldCharType="end"/>
      </w:r>
      <w:r w:rsidR="00EA2B61" w:rsidRPr="008A3609">
        <w:rPr>
          <w:color w:val="000000" w:themeColor="text1"/>
        </w:rPr>
        <w:t>.</w:t>
      </w:r>
      <w:r w:rsidR="00C611A7">
        <w:rPr>
          <w:color w:val="000000" w:themeColor="text1"/>
        </w:rPr>
        <w:t xml:space="preserve"> Such essential are the manifestations of local culture </w:t>
      </w:r>
      <w:r w:rsidR="007C7B41">
        <w:rPr>
          <w:color w:val="000000" w:themeColor="text1"/>
        </w:rPr>
        <w:t>to</w:t>
      </w:r>
      <w:r w:rsidR="00320BC9">
        <w:rPr>
          <w:color w:val="000000" w:themeColor="text1"/>
        </w:rPr>
        <w:t xml:space="preserve"> advance an int</w:t>
      </w:r>
      <w:r w:rsidR="00A22189">
        <w:rPr>
          <w:color w:val="000000" w:themeColor="text1"/>
        </w:rPr>
        <w:t>egrated approach to address the</w:t>
      </w:r>
      <w:r w:rsidR="006F3F8D">
        <w:rPr>
          <w:color w:val="000000" w:themeColor="text1"/>
        </w:rPr>
        <w:t xml:space="preserve"> </w:t>
      </w:r>
      <w:r w:rsidR="005C3AF2">
        <w:rPr>
          <w:color w:val="000000" w:themeColor="text1"/>
        </w:rPr>
        <w:t>economic, social and poli</w:t>
      </w:r>
      <w:r w:rsidR="00F32B2A">
        <w:rPr>
          <w:color w:val="000000" w:themeColor="text1"/>
        </w:rPr>
        <w:t>tical</w:t>
      </w:r>
      <w:r w:rsidR="000C59F5">
        <w:rPr>
          <w:color w:val="000000" w:themeColor="text1"/>
        </w:rPr>
        <w:t xml:space="preserve"> </w:t>
      </w:r>
      <w:r w:rsidR="00BD08F0">
        <w:rPr>
          <w:color w:val="000000" w:themeColor="text1"/>
        </w:rPr>
        <w:t>elements included in human resource management and consequent expansion of business</w:t>
      </w:r>
      <w:r w:rsidR="004E48CA">
        <w:rPr>
          <w:color w:val="000000" w:themeColor="text1"/>
        </w:rPr>
        <w:t xml:space="preserve"> </w:t>
      </w:r>
      <w:r w:rsidR="00732581">
        <w:rPr>
          <w:color w:val="000000" w:themeColor="text1"/>
        </w:rPr>
        <w:t>ventures amid challenges and impediments.</w:t>
      </w:r>
      <w:r w:rsidR="00824B74">
        <w:rPr>
          <w:color w:val="000000" w:themeColor="text1"/>
        </w:rPr>
        <w:t xml:space="preserve"> </w:t>
      </w:r>
      <w:r w:rsidR="00D52A1D" w:rsidRPr="008A3609">
        <w:rPr>
          <w:color w:val="000000" w:themeColor="text1"/>
        </w:rPr>
        <w:t xml:space="preserve">Human resource management does not seem to have a clear role in establishing sustainability across all branches of an organization. The participation and contribution of the human resource management team ranges from making the employees learn about policies and procedures of an organization, </w:t>
      </w:r>
      <w:r w:rsidR="00B056DE" w:rsidRPr="008A3609">
        <w:rPr>
          <w:color w:val="000000" w:themeColor="text1"/>
        </w:rPr>
        <w:t>participation in high-level tasks of leadership</w:t>
      </w:r>
      <w:r w:rsidR="001C20E1" w:rsidRPr="008A3609">
        <w:rPr>
          <w:color w:val="000000" w:themeColor="text1"/>
        </w:rPr>
        <w:t xml:space="preserve"> to training execution </w:t>
      </w:r>
      <w:r w:rsidR="003648B7" w:rsidRPr="008A3609">
        <w:rPr>
          <w:color w:val="000000" w:themeColor="text1"/>
        </w:rPr>
        <w:t>programs</w:t>
      </w:r>
      <w:r w:rsidR="001C20E1" w:rsidRPr="008A3609">
        <w:rPr>
          <w:color w:val="000000" w:themeColor="text1"/>
        </w:rPr>
        <w:t xml:space="preserve"> </w:t>
      </w:r>
      <w:r w:rsidR="00243B42" w:rsidRPr="008A3609">
        <w:rPr>
          <w:color w:val="000000" w:themeColor="text1"/>
        </w:rPr>
        <w:lastRenderedPageBreak/>
        <w:t>instructed</w:t>
      </w:r>
      <w:r w:rsidR="001C20E1" w:rsidRPr="008A3609">
        <w:rPr>
          <w:color w:val="000000" w:themeColor="text1"/>
        </w:rPr>
        <w:t xml:space="preserve"> by other functions.</w:t>
      </w:r>
      <w:r w:rsidR="00D52A1D" w:rsidRPr="008A3609">
        <w:rPr>
          <w:color w:val="000000" w:themeColor="text1"/>
        </w:rPr>
        <w:t xml:space="preserve"> </w:t>
      </w:r>
      <w:r w:rsidR="00817A24" w:rsidRPr="008A3609">
        <w:rPr>
          <w:color w:val="000000" w:themeColor="text1"/>
        </w:rPr>
        <w:t>In a generalization of management transfer about ideas, innovations and practices between Latin America and Europe, it is important to</w:t>
      </w:r>
      <w:r w:rsidR="00303F77">
        <w:rPr>
          <w:color w:val="000000" w:themeColor="text1"/>
        </w:rPr>
        <w:t xml:space="preserve"> </w:t>
      </w:r>
      <w:r w:rsidR="003648B7">
        <w:rPr>
          <w:color w:val="000000" w:themeColor="text1"/>
        </w:rPr>
        <w:t>comprehend</w:t>
      </w:r>
      <w:r w:rsidR="00817A24" w:rsidRPr="008A3609">
        <w:rPr>
          <w:color w:val="000000" w:themeColor="text1"/>
        </w:rPr>
        <w:t xml:space="preserve"> that both sides are listening, learning, re</w:t>
      </w:r>
      <w:r w:rsidR="003648B7">
        <w:rPr>
          <w:color w:val="000000" w:themeColor="text1"/>
        </w:rPr>
        <w:t>ading and collaborating which are</w:t>
      </w:r>
      <w:r w:rsidR="00817A24" w:rsidRPr="008A3609">
        <w:rPr>
          <w:color w:val="000000" w:themeColor="text1"/>
        </w:rPr>
        <w:t xml:space="preserve"> in turn dependent on stakeholders involved and issues required to be pursued. </w:t>
      </w:r>
      <w:r w:rsidR="00777F60" w:rsidRPr="008A3609">
        <w:rPr>
          <w:color w:val="000000" w:themeColor="text1"/>
        </w:rPr>
        <w:t xml:space="preserve">Keeping in mind influential </w:t>
      </w:r>
      <w:r w:rsidR="00EA3247" w:rsidRPr="008A3609">
        <w:rPr>
          <w:color w:val="000000" w:themeColor="text1"/>
        </w:rPr>
        <w:t>effec</w:t>
      </w:r>
      <w:r w:rsidR="00777F60" w:rsidRPr="008A3609">
        <w:rPr>
          <w:color w:val="000000" w:themeColor="text1"/>
        </w:rPr>
        <w:t xml:space="preserve">t of local culture on the management </w:t>
      </w:r>
      <w:r w:rsidR="0048564F" w:rsidRPr="008A3609">
        <w:rPr>
          <w:color w:val="000000" w:themeColor="text1"/>
        </w:rPr>
        <w:t xml:space="preserve">of human resource </w:t>
      </w:r>
      <w:r w:rsidR="00777F60" w:rsidRPr="008A3609">
        <w:rPr>
          <w:color w:val="000000" w:themeColor="text1"/>
        </w:rPr>
        <w:t xml:space="preserve">content, </w:t>
      </w:r>
      <w:r w:rsidR="00AB2983" w:rsidRPr="008A3609">
        <w:rPr>
          <w:color w:val="000000" w:themeColor="text1"/>
        </w:rPr>
        <w:t xml:space="preserve">the </w:t>
      </w:r>
      <w:r w:rsidR="0048564F" w:rsidRPr="008A3609">
        <w:rPr>
          <w:color w:val="000000" w:themeColor="text1"/>
        </w:rPr>
        <w:t>goal</w:t>
      </w:r>
      <w:r w:rsidR="00AB2983" w:rsidRPr="008A3609">
        <w:rPr>
          <w:color w:val="000000" w:themeColor="text1"/>
        </w:rPr>
        <w:t xml:space="preserve"> of </w:t>
      </w:r>
      <w:r w:rsidR="00303F77">
        <w:rPr>
          <w:color w:val="000000" w:themeColor="text1"/>
        </w:rPr>
        <w:t>this essay is to underpin</w:t>
      </w:r>
      <w:r w:rsidR="00047B9C" w:rsidRPr="008A3609">
        <w:rPr>
          <w:color w:val="000000" w:themeColor="text1"/>
        </w:rPr>
        <w:t xml:space="preserve"> a link between </w:t>
      </w:r>
      <w:r w:rsidR="003B600A" w:rsidRPr="008A3609">
        <w:rPr>
          <w:color w:val="000000" w:themeColor="text1"/>
        </w:rPr>
        <w:t xml:space="preserve">compatibility of </w:t>
      </w:r>
      <w:r w:rsidR="00047B9C" w:rsidRPr="008A3609">
        <w:rPr>
          <w:color w:val="000000" w:themeColor="text1"/>
        </w:rPr>
        <w:t xml:space="preserve">local Australian </w:t>
      </w:r>
      <w:r w:rsidR="001F6318" w:rsidRPr="008A3609">
        <w:rPr>
          <w:color w:val="000000" w:themeColor="text1"/>
        </w:rPr>
        <w:t xml:space="preserve">bank </w:t>
      </w:r>
      <w:r w:rsidR="00047B9C" w:rsidRPr="008A3609">
        <w:rPr>
          <w:color w:val="000000" w:themeColor="text1"/>
        </w:rPr>
        <w:t>culture</w:t>
      </w:r>
      <w:r w:rsidR="001F6318" w:rsidRPr="008A3609">
        <w:rPr>
          <w:color w:val="000000" w:themeColor="text1"/>
        </w:rPr>
        <w:t xml:space="preserve"> and</w:t>
      </w:r>
      <w:r w:rsidR="003B600A" w:rsidRPr="008A3609">
        <w:rPr>
          <w:color w:val="000000" w:themeColor="text1"/>
        </w:rPr>
        <w:t xml:space="preserve"> international practices</w:t>
      </w:r>
      <w:r w:rsidR="0048564F" w:rsidRPr="008A3609">
        <w:rPr>
          <w:color w:val="000000" w:themeColor="text1"/>
        </w:rPr>
        <w:t xml:space="preserve"> of</w:t>
      </w:r>
      <w:r w:rsidR="003B600A" w:rsidRPr="008A3609">
        <w:rPr>
          <w:color w:val="000000" w:themeColor="text1"/>
        </w:rPr>
        <w:t xml:space="preserve"> </w:t>
      </w:r>
      <w:r w:rsidR="0048564F" w:rsidRPr="008A3609">
        <w:rPr>
          <w:color w:val="000000" w:themeColor="text1"/>
        </w:rPr>
        <w:t xml:space="preserve">human resource management </w:t>
      </w:r>
      <w:r w:rsidR="003B600A" w:rsidRPr="008A3609">
        <w:rPr>
          <w:color w:val="000000" w:themeColor="text1"/>
        </w:rPr>
        <w:t xml:space="preserve">observed in Brazil. </w:t>
      </w:r>
    </w:p>
    <w:p w:rsidR="00604A84" w:rsidRPr="008A3609" w:rsidRDefault="00AC5D98" w:rsidP="008A3609">
      <w:pPr>
        <w:spacing w:line="480" w:lineRule="auto"/>
        <w:ind w:left="360"/>
        <w:rPr>
          <w:color w:val="000000" w:themeColor="text1"/>
        </w:rPr>
      </w:pPr>
      <w:r w:rsidRPr="008A3609">
        <w:rPr>
          <w:color w:val="000000" w:themeColor="text1"/>
        </w:rPr>
        <w:tab/>
        <w:t xml:space="preserve">International human resource management is the concept that includes </w:t>
      </w:r>
      <w:r w:rsidR="00EC311D" w:rsidRPr="008A3609">
        <w:rPr>
          <w:color w:val="000000" w:themeColor="text1"/>
        </w:rPr>
        <w:t xml:space="preserve">various </w:t>
      </w:r>
      <w:r w:rsidR="00DC1170" w:rsidRPr="008A3609">
        <w:rPr>
          <w:color w:val="000000" w:themeColor="text1"/>
        </w:rPr>
        <w:t>essential specification</w:t>
      </w:r>
      <w:r w:rsidR="00E14DE1" w:rsidRPr="008A3609">
        <w:rPr>
          <w:color w:val="000000" w:themeColor="text1"/>
        </w:rPr>
        <w:t>s in</w:t>
      </w:r>
      <w:r w:rsidR="00DC1170" w:rsidRPr="008A3609">
        <w:rPr>
          <w:color w:val="000000" w:themeColor="text1"/>
        </w:rPr>
        <w:t xml:space="preserve"> comparison to national human resource management practices which is the need of an organization that has internationalized </w:t>
      </w:r>
      <w:r w:rsidR="00D502D7" w:rsidRPr="008A3609">
        <w:rPr>
          <w:color w:val="000000" w:themeColor="text1"/>
        </w:rPr>
        <w:t>business while formulating policies from an area of human resource management to consider particulars of the local area</w:t>
      </w:r>
      <w:r w:rsidR="00C72CED">
        <w:rPr>
          <w:color w:val="000000" w:themeColor="text1"/>
        </w:rPr>
        <w:t>.</w:t>
      </w:r>
      <w:r w:rsidR="00FA1166">
        <w:rPr>
          <w:color w:val="000000" w:themeColor="text1"/>
        </w:rPr>
        <w:t xml:space="preserve"> Besides, it offers a potential platform to</w:t>
      </w:r>
      <w:r w:rsidR="00AF174F">
        <w:rPr>
          <w:color w:val="000000" w:themeColor="text1"/>
        </w:rPr>
        <w:t xml:space="preserve"> accomplish the objectives of the organization and cultivate</w:t>
      </w:r>
      <w:r w:rsidR="008E556A">
        <w:rPr>
          <w:color w:val="000000" w:themeColor="text1"/>
        </w:rPr>
        <w:t xml:space="preserve"> </w:t>
      </w:r>
      <w:r w:rsidR="002D5059">
        <w:rPr>
          <w:color w:val="000000" w:themeColor="text1"/>
        </w:rPr>
        <w:t>a competitive advantage over the competitors at both international and national level</w:t>
      </w:r>
      <w:r w:rsidR="008B6398">
        <w:rPr>
          <w:color w:val="000000" w:themeColor="text1"/>
        </w:rPr>
        <w:t>.</w:t>
      </w:r>
      <w:r w:rsidR="00741E10">
        <w:rPr>
          <w:color w:val="000000" w:themeColor="text1"/>
        </w:rPr>
        <w:t xml:space="preserve"> </w:t>
      </w:r>
      <w:r w:rsidR="00C76369" w:rsidRPr="008A3609">
        <w:rPr>
          <w:color w:val="000000" w:themeColor="text1"/>
        </w:rPr>
        <w:t>The dimensions of national culture</w:t>
      </w:r>
      <w:r w:rsidR="004F35F2" w:rsidRPr="008A3609">
        <w:rPr>
          <w:color w:val="000000" w:themeColor="text1"/>
        </w:rPr>
        <w:t>,</w:t>
      </w:r>
      <w:r w:rsidR="00C76369" w:rsidRPr="008A3609">
        <w:rPr>
          <w:color w:val="000000" w:themeColor="text1"/>
        </w:rPr>
        <w:t xml:space="preserve"> which are required to be understood </w:t>
      </w:r>
      <w:r w:rsidR="00BB3F7F" w:rsidRPr="008A3609">
        <w:rPr>
          <w:color w:val="000000" w:themeColor="text1"/>
        </w:rPr>
        <w:t>for designing international human resource management</w:t>
      </w:r>
      <w:r w:rsidR="004F35F2" w:rsidRPr="008A3609">
        <w:rPr>
          <w:color w:val="000000" w:themeColor="text1"/>
        </w:rPr>
        <w:t>,</w:t>
      </w:r>
      <w:r w:rsidR="00BB3F7F" w:rsidRPr="008A3609">
        <w:rPr>
          <w:color w:val="000000" w:themeColor="text1"/>
        </w:rPr>
        <w:t xml:space="preserve"> </w:t>
      </w:r>
      <w:r w:rsidR="00C76369" w:rsidRPr="008A3609">
        <w:rPr>
          <w:color w:val="000000" w:themeColor="text1"/>
        </w:rPr>
        <w:t xml:space="preserve">characterizes </w:t>
      </w:r>
      <w:r w:rsidR="00741D47" w:rsidRPr="008A3609">
        <w:rPr>
          <w:color w:val="000000" w:themeColor="text1"/>
        </w:rPr>
        <w:t xml:space="preserve">understanding the </w:t>
      </w:r>
      <w:r w:rsidR="001B6BE6" w:rsidRPr="008A3609">
        <w:rPr>
          <w:color w:val="000000" w:themeColor="text1"/>
        </w:rPr>
        <w:t xml:space="preserve">time orientation, space (mixed, public or private), </w:t>
      </w:r>
      <w:r w:rsidR="00741D47" w:rsidRPr="008A3609">
        <w:rPr>
          <w:color w:val="000000" w:themeColor="text1"/>
        </w:rPr>
        <w:t xml:space="preserve">human nature, </w:t>
      </w:r>
      <w:r w:rsidR="00444F00" w:rsidRPr="008A3609">
        <w:rPr>
          <w:color w:val="000000" w:themeColor="text1"/>
        </w:rPr>
        <w:t>re</w:t>
      </w:r>
      <w:r w:rsidR="00741D47" w:rsidRPr="008A3609">
        <w:rPr>
          <w:color w:val="000000" w:themeColor="text1"/>
        </w:rPr>
        <w:t>lationship with people and relationship among individuals</w:t>
      </w:r>
      <w:r w:rsidR="0056235E" w:rsidRPr="008A3609">
        <w:rPr>
          <w:color w:val="000000" w:themeColor="text1"/>
        </w:rPr>
        <w:t xml:space="preserve"> (linear, collateral or individualistic)</w:t>
      </w:r>
      <w:r w:rsidR="00741D47" w:rsidRPr="008A3609">
        <w:rPr>
          <w:color w:val="000000" w:themeColor="text1"/>
        </w:rPr>
        <w:t>.</w:t>
      </w:r>
      <w:r w:rsidR="0056235E" w:rsidRPr="008A3609">
        <w:rPr>
          <w:color w:val="000000" w:themeColor="text1"/>
        </w:rPr>
        <w:t xml:space="preserve"> </w:t>
      </w:r>
      <w:r w:rsidR="00190971" w:rsidRPr="008A3609">
        <w:rPr>
          <w:color w:val="000000" w:themeColor="text1"/>
        </w:rPr>
        <w:t xml:space="preserve">The most important factor in designing procedure and policies within international human resource management demands consideration of the fact that </w:t>
      </w:r>
      <w:r w:rsidR="00574B99" w:rsidRPr="008A3609">
        <w:rPr>
          <w:color w:val="000000" w:themeColor="text1"/>
        </w:rPr>
        <w:t xml:space="preserve">dynamics of certain country culture are dynamic and </w:t>
      </w:r>
      <w:r w:rsidR="00283A38" w:rsidRPr="008A3609">
        <w:rPr>
          <w:color w:val="000000" w:themeColor="text1"/>
        </w:rPr>
        <w:t xml:space="preserve">change in accordance with time and as a result, these changes </w:t>
      </w:r>
      <w:r w:rsidR="00B358E1">
        <w:rPr>
          <w:color w:val="000000" w:themeColor="text1"/>
        </w:rPr>
        <w:t>illustrate</w:t>
      </w:r>
      <w:r w:rsidR="00283A38" w:rsidRPr="008A3609">
        <w:rPr>
          <w:color w:val="000000" w:themeColor="text1"/>
        </w:rPr>
        <w:t xml:space="preserve"> two directions. </w:t>
      </w:r>
      <w:r w:rsidR="00BB231A" w:rsidRPr="008A3609">
        <w:rPr>
          <w:color w:val="000000" w:themeColor="text1"/>
        </w:rPr>
        <w:t>One direction decreases the cultural difference</w:t>
      </w:r>
      <w:r w:rsidR="00F12F62" w:rsidRPr="008A3609">
        <w:rPr>
          <w:color w:val="000000" w:themeColor="text1"/>
        </w:rPr>
        <w:t xml:space="preserve"> between different countries which is</w:t>
      </w:r>
      <w:r w:rsidR="00D82AE4" w:rsidRPr="008A3609">
        <w:rPr>
          <w:color w:val="000000" w:themeColor="text1"/>
        </w:rPr>
        <w:t xml:space="preserve"> called convergence in culture and the second direction are deepening of cultural differences called divergence </w:t>
      </w:r>
      <w:r w:rsidR="008B53E6" w:rsidRPr="008A3609">
        <w:rPr>
          <w:color w:val="000000" w:themeColor="text1"/>
        </w:rPr>
        <w:t>in culture</w:t>
      </w:r>
      <w:r w:rsidR="008E5BD6" w:rsidRPr="008A3609">
        <w:rPr>
          <w:color w:val="000000" w:themeColor="text1"/>
        </w:rPr>
        <w:t xml:space="preserve">. </w:t>
      </w:r>
    </w:p>
    <w:p w:rsidR="0065507C" w:rsidRPr="008A3609" w:rsidRDefault="00AC5D98" w:rsidP="008A3609">
      <w:pPr>
        <w:spacing w:line="480" w:lineRule="auto"/>
        <w:ind w:left="360" w:firstLine="360"/>
        <w:rPr>
          <w:color w:val="000000" w:themeColor="text1"/>
        </w:rPr>
      </w:pPr>
      <w:r w:rsidRPr="008A3609">
        <w:rPr>
          <w:color w:val="000000" w:themeColor="text1"/>
        </w:rPr>
        <w:lastRenderedPageBreak/>
        <w:t>Globalization process, mass media development and people migrating to other countries</w:t>
      </w:r>
      <w:r w:rsidR="00D108E8" w:rsidRPr="008A3609">
        <w:rPr>
          <w:color w:val="000000" w:themeColor="text1"/>
        </w:rPr>
        <w:t xml:space="preserve"> for the sake of education </w:t>
      </w:r>
      <w:r w:rsidR="00B358E1">
        <w:rPr>
          <w:color w:val="000000" w:themeColor="text1"/>
        </w:rPr>
        <w:t>and</w:t>
      </w:r>
      <w:r w:rsidR="00D108E8" w:rsidRPr="008A3609">
        <w:rPr>
          <w:color w:val="000000" w:themeColor="text1"/>
        </w:rPr>
        <w:t xml:space="preserve"> economic purpose are</w:t>
      </w:r>
      <w:r w:rsidR="008B53E6" w:rsidRPr="008A3609">
        <w:rPr>
          <w:color w:val="000000" w:themeColor="text1"/>
        </w:rPr>
        <w:t xml:space="preserve"> the main contributing factor</w:t>
      </w:r>
      <w:r w:rsidR="002212A4" w:rsidRPr="008A3609">
        <w:rPr>
          <w:color w:val="000000" w:themeColor="text1"/>
        </w:rPr>
        <w:t>s</w:t>
      </w:r>
      <w:r w:rsidR="00C72CED">
        <w:rPr>
          <w:color w:val="000000" w:themeColor="text1"/>
        </w:rPr>
        <w:t xml:space="preserve"> in the convergence of culture.</w:t>
      </w:r>
      <w:r w:rsidR="00E14DE1" w:rsidRPr="008A3609">
        <w:rPr>
          <w:color w:val="000000" w:themeColor="text1"/>
        </w:rPr>
        <w:fldChar w:fldCharType="begin"/>
      </w:r>
      <w:r w:rsidR="005F50BA" w:rsidRPr="008A3609">
        <w:rPr>
          <w:color w:val="000000" w:themeColor="text1"/>
        </w:rPr>
        <w:instrText xml:space="preserve"> ADDIN ZOTERO_ITEM CSL_CITATION {"citationID":"FUGKTY6U","properties":{"formattedCitation":"(\\uc0\\u272{}or\\uc0\\u273{}evi\\uc0\\u263{}, 2016)","plainCitation":"(Đorđević, 2016)","noteIndex":0},"citationItems":[{"id":"MDSEMsFl/eV5YEnbz","uris":["http://zotero.org/users/local/uHsb2Xzj/items/UBEDNDSG"],"uri":["http://zotero.org/users/local/uHsb2Xzj/items/UBEDNDSG"],"itemData":{"id":233,"type":"article-journal","title":"Impact of National Culture on International Human Resource Management","container-title":"Economic Themes","page":"281-300","volume":"54","issue":"2","author":[{"family":"Đorđević","given":"Biljana"}],"issued":{"date-parts":[["2016"]]}}}],"schema":"https://github.com/citation-style-language/schema/raw/master/csl-citation.json"} </w:instrText>
      </w:r>
      <w:r w:rsidR="00E14DE1" w:rsidRPr="008A3609">
        <w:rPr>
          <w:color w:val="000000" w:themeColor="text1"/>
        </w:rPr>
        <w:fldChar w:fldCharType="separate"/>
      </w:r>
      <w:r w:rsidR="00277599" w:rsidRPr="008A3609">
        <w:rPr>
          <w:color w:val="000000" w:themeColor="text1"/>
        </w:rPr>
        <w:t>(Đorđević, 2016)</w:t>
      </w:r>
      <w:r w:rsidR="00E14DE1" w:rsidRPr="008A3609">
        <w:rPr>
          <w:color w:val="000000" w:themeColor="text1"/>
        </w:rPr>
        <w:fldChar w:fldCharType="end"/>
      </w:r>
      <w:r w:rsidR="00D502D7" w:rsidRPr="008A3609">
        <w:rPr>
          <w:color w:val="000000" w:themeColor="text1"/>
        </w:rPr>
        <w:t>.</w:t>
      </w:r>
    </w:p>
    <w:p w:rsidR="00A96F6A" w:rsidRPr="008A3609" w:rsidRDefault="00AC5D98" w:rsidP="008A3609">
      <w:pPr>
        <w:spacing w:line="480" w:lineRule="auto"/>
        <w:rPr>
          <w:color w:val="000000" w:themeColor="text1"/>
        </w:rPr>
      </w:pPr>
      <w:r w:rsidRPr="008A3609">
        <w:rPr>
          <w:color w:val="000000" w:themeColor="text1"/>
        </w:rPr>
        <w:tab/>
      </w:r>
      <w:r w:rsidR="00B358E1">
        <w:rPr>
          <w:color w:val="000000" w:themeColor="text1"/>
        </w:rPr>
        <w:t>However,</w:t>
      </w:r>
      <w:r w:rsidR="008E2291" w:rsidRPr="008A3609">
        <w:rPr>
          <w:color w:val="000000" w:themeColor="text1"/>
        </w:rPr>
        <w:t xml:space="preserve"> not every time there is convergence or divergence in culture, instead of at times crossvergence of cultures occur. </w:t>
      </w:r>
      <w:r w:rsidR="00EA4BFF" w:rsidRPr="008A3609">
        <w:rPr>
          <w:color w:val="000000" w:themeColor="text1"/>
        </w:rPr>
        <w:t xml:space="preserve">Crossvergence of the culture characterizes the dynamic </w:t>
      </w:r>
      <w:r w:rsidR="00777D2F" w:rsidRPr="008A3609">
        <w:rPr>
          <w:color w:val="000000" w:themeColor="text1"/>
        </w:rPr>
        <w:t>interface</w:t>
      </w:r>
      <w:r w:rsidR="00EA4BFF" w:rsidRPr="008A3609">
        <w:rPr>
          <w:color w:val="000000" w:themeColor="text1"/>
        </w:rPr>
        <w:t xml:space="preserve"> of influences that are sociocultural</w:t>
      </w:r>
      <w:r w:rsidR="001953AD" w:rsidRPr="008A3609">
        <w:rPr>
          <w:color w:val="000000" w:themeColor="text1"/>
        </w:rPr>
        <w:t xml:space="preserve"> with reference to the ideology of business providing driving power in order to </w:t>
      </w:r>
      <w:r w:rsidR="00055B2F" w:rsidRPr="008A3609">
        <w:rPr>
          <w:color w:val="000000" w:themeColor="text1"/>
        </w:rPr>
        <w:t xml:space="preserve">make </w:t>
      </w:r>
      <w:r w:rsidR="00E83ED9" w:rsidRPr="008A3609">
        <w:rPr>
          <w:color w:val="000000" w:themeColor="text1"/>
        </w:rPr>
        <w:t xml:space="preserve">rapid </w:t>
      </w:r>
      <w:r w:rsidR="00055B2F" w:rsidRPr="008A3609">
        <w:rPr>
          <w:color w:val="000000" w:themeColor="text1"/>
        </w:rPr>
        <w:t>development</w:t>
      </w:r>
      <w:r w:rsidR="00E83ED9" w:rsidRPr="008A3609">
        <w:rPr>
          <w:color w:val="000000" w:themeColor="text1"/>
        </w:rPr>
        <w:t xml:space="preserve"> </w:t>
      </w:r>
      <w:r w:rsidR="00055B2F" w:rsidRPr="008A3609">
        <w:rPr>
          <w:color w:val="000000" w:themeColor="text1"/>
        </w:rPr>
        <w:t>of unique systems of values in society</w:t>
      </w:r>
      <w:r w:rsidR="00E83ED9" w:rsidRPr="008A3609">
        <w:rPr>
          <w:color w:val="000000" w:themeColor="text1"/>
        </w:rPr>
        <w:t>.</w:t>
      </w:r>
      <w:r w:rsidR="00C72CED">
        <w:rPr>
          <w:color w:val="000000" w:themeColor="text1"/>
        </w:rPr>
        <w:t xml:space="preserve"> </w:t>
      </w:r>
      <w:r w:rsidRPr="008A3609">
        <w:rPr>
          <w:color w:val="000000" w:themeColor="text1"/>
        </w:rPr>
        <w:fldChar w:fldCharType="begin"/>
      </w:r>
      <w:r w:rsidR="005F50BA" w:rsidRPr="008A3609">
        <w:rPr>
          <w:color w:val="000000" w:themeColor="text1"/>
        </w:rPr>
        <w:instrText xml:space="preserve"> ADDIN ZOTERO_ITEM CSL_CITATION {"citationID":"2eey4Rnt","properties":{"formattedCitation":"(Ralston, 2008)","plainCitation":"(Ralston, 2008)","noteIndex":0},"citationItems":[{"id":"MDSEMsFl/apTa8Dug","uris":["http://zotero.org/users/local/uHsb2Xzj/items/FP2XP7GP"],"uri":["http://zotero.org/users/local/uHsb2Xzj/items/FP2XP7GP"],"itemData":{"id":234,"type":"article-journal","title":"The crossvergence perspective: Reflections and projections","container-title":"Journal of International Business Studies","page":"27-40","volume":"39","issue":"1","author":[{"family":"Ralston","given":"David A."}],"issued":{"date-parts":[["2008"]]}}}],"schema":"https://github.com/citation-style-language/schema/raw/master/csl-citation.json"} </w:instrText>
      </w:r>
      <w:r w:rsidRPr="008A3609">
        <w:rPr>
          <w:color w:val="000000" w:themeColor="text1"/>
        </w:rPr>
        <w:fldChar w:fldCharType="separate"/>
      </w:r>
      <w:r w:rsidR="00277599" w:rsidRPr="008A3609">
        <w:rPr>
          <w:color w:val="000000" w:themeColor="text1"/>
        </w:rPr>
        <w:t>(Ralston, 2008)</w:t>
      </w:r>
      <w:r w:rsidRPr="008A3609">
        <w:rPr>
          <w:color w:val="000000" w:themeColor="text1"/>
        </w:rPr>
        <w:fldChar w:fldCharType="end"/>
      </w:r>
      <w:r w:rsidRPr="008A3609">
        <w:rPr>
          <w:color w:val="000000" w:themeColor="text1"/>
        </w:rPr>
        <w:t>.</w:t>
      </w:r>
      <w:r w:rsidR="00DD3764" w:rsidRPr="008A3609">
        <w:rPr>
          <w:color w:val="000000" w:themeColor="text1"/>
        </w:rPr>
        <w:t xml:space="preserve"> </w:t>
      </w:r>
    </w:p>
    <w:p w:rsidR="00FF7C76" w:rsidRPr="008A3609" w:rsidRDefault="00AC5D98" w:rsidP="008A3609">
      <w:pPr>
        <w:spacing w:line="480" w:lineRule="auto"/>
        <w:rPr>
          <w:color w:val="000000" w:themeColor="text1"/>
        </w:rPr>
      </w:pPr>
      <w:r w:rsidRPr="008A3609">
        <w:rPr>
          <w:color w:val="000000" w:themeColor="text1"/>
        </w:rPr>
        <w:tab/>
      </w:r>
      <w:r w:rsidR="009B4457" w:rsidRPr="008A3609">
        <w:rPr>
          <w:color w:val="000000" w:themeColor="text1"/>
        </w:rPr>
        <w:t>International expansions and acquisitions are always inspired and motivated by the desire to access knowledge</w:t>
      </w:r>
      <w:r w:rsidR="00CD3EAB" w:rsidRPr="008A3609">
        <w:rPr>
          <w:color w:val="000000" w:themeColor="text1"/>
        </w:rPr>
        <w:t xml:space="preserve"> and transferring the same between acquired and acquiring companies. </w:t>
      </w:r>
      <w:r w:rsidR="00744149" w:rsidRPr="008A3609">
        <w:rPr>
          <w:color w:val="000000" w:themeColor="text1"/>
        </w:rPr>
        <w:t>Factors affecting success or failure of knowledge transfer include the type of knowledge, the strategy of integration, reactions of huma</w:t>
      </w:r>
      <w:r w:rsidR="004204C8" w:rsidRPr="008A3609">
        <w:rPr>
          <w:color w:val="000000" w:themeColor="text1"/>
        </w:rPr>
        <w:t>n resource of organization, communication and expatriates utilization</w:t>
      </w:r>
      <w:r w:rsidR="008D3223" w:rsidRPr="008A3609">
        <w:rPr>
          <w:color w:val="000000" w:themeColor="text1"/>
        </w:rPr>
        <w:t>. However cultural factors understanding</w:t>
      </w:r>
      <w:r w:rsidR="00981CC9" w:rsidRPr="008A3609">
        <w:rPr>
          <w:color w:val="000000" w:themeColor="text1"/>
        </w:rPr>
        <w:t>, which</w:t>
      </w:r>
      <w:r w:rsidR="008D3223" w:rsidRPr="008A3609">
        <w:rPr>
          <w:color w:val="000000" w:themeColor="text1"/>
        </w:rPr>
        <w:t xml:space="preserve"> impacts the transfer of knowledge in mergers and acquisitions</w:t>
      </w:r>
      <w:r w:rsidR="00981CC9" w:rsidRPr="008A3609">
        <w:rPr>
          <w:color w:val="000000" w:themeColor="text1"/>
        </w:rPr>
        <w:t xml:space="preserve">, is kept </w:t>
      </w:r>
      <w:r w:rsidR="00C72CED" w:rsidRPr="008A3609">
        <w:rPr>
          <w:color w:val="000000" w:themeColor="text1"/>
        </w:rPr>
        <w:t>limited (</w:t>
      </w:r>
      <w:r w:rsidR="00347071" w:rsidRPr="008A3609">
        <w:rPr>
          <w:color w:val="000000" w:themeColor="text1"/>
        </w:rPr>
        <w:t>Sarala and Vaara, 2010)</w:t>
      </w:r>
      <w:r w:rsidRPr="008A3609">
        <w:rPr>
          <w:color w:val="000000" w:themeColor="text1"/>
        </w:rPr>
        <w:t xml:space="preserve">. </w:t>
      </w:r>
    </w:p>
    <w:p w:rsidR="00BC6D31" w:rsidRPr="008A3609" w:rsidRDefault="00AC5D98" w:rsidP="008A3609">
      <w:pPr>
        <w:spacing w:line="480" w:lineRule="auto"/>
        <w:rPr>
          <w:color w:val="000000" w:themeColor="text1"/>
        </w:rPr>
      </w:pPr>
      <w:r w:rsidRPr="008A3609">
        <w:rPr>
          <w:color w:val="000000" w:themeColor="text1"/>
        </w:rPr>
        <w:tab/>
      </w:r>
      <w:r w:rsidR="00717C2C" w:rsidRPr="008A3609">
        <w:rPr>
          <w:color w:val="000000" w:themeColor="text1"/>
        </w:rPr>
        <w:t xml:space="preserve">Compensation strategies are necessary to be revitalized according to the new penetrated cultural </w:t>
      </w:r>
      <w:r w:rsidR="00C72CED" w:rsidRPr="008A3609">
        <w:rPr>
          <w:color w:val="000000" w:themeColor="text1"/>
        </w:rPr>
        <w:t>environment (</w:t>
      </w:r>
      <w:r w:rsidR="001F1B33" w:rsidRPr="008A3609">
        <w:rPr>
          <w:color w:val="000000" w:themeColor="text1"/>
        </w:rPr>
        <w:t>Lowe et al., 2002)</w:t>
      </w:r>
      <w:r w:rsidRPr="008A3609">
        <w:rPr>
          <w:color w:val="000000" w:themeColor="text1"/>
        </w:rPr>
        <w:t>.</w:t>
      </w:r>
    </w:p>
    <w:p w:rsidR="006C3C8C" w:rsidRPr="008A3609" w:rsidRDefault="00AC5D98" w:rsidP="008A3609">
      <w:pPr>
        <w:spacing w:line="480" w:lineRule="auto"/>
        <w:ind w:firstLine="720"/>
        <w:rPr>
          <w:color w:val="000000" w:themeColor="text1"/>
        </w:rPr>
      </w:pPr>
      <w:r w:rsidRPr="008A3609">
        <w:rPr>
          <w:color w:val="000000" w:themeColor="text1"/>
        </w:rPr>
        <w:t>Trillions of dollars have been spent by the organizations i</w:t>
      </w:r>
      <w:r w:rsidR="00B853DF">
        <w:rPr>
          <w:color w:val="000000" w:themeColor="text1"/>
        </w:rPr>
        <w:t xml:space="preserve">n mergers and acquisitions that have profoundly </w:t>
      </w:r>
      <w:r w:rsidRPr="008A3609">
        <w:rPr>
          <w:color w:val="000000" w:themeColor="text1"/>
        </w:rPr>
        <w:t xml:space="preserve">changed them and affected </w:t>
      </w:r>
      <w:r w:rsidR="00A73B64" w:rsidRPr="008A3609">
        <w:rPr>
          <w:color w:val="000000" w:themeColor="text1"/>
        </w:rPr>
        <w:t>countless</w:t>
      </w:r>
      <w:r w:rsidR="00BD06CE" w:rsidRPr="008A3609">
        <w:rPr>
          <w:color w:val="000000" w:themeColor="text1"/>
        </w:rPr>
        <w:t xml:space="preserve"> lives.</w:t>
      </w:r>
      <w:r w:rsidR="00A73B64" w:rsidRPr="008A3609">
        <w:rPr>
          <w:color w:val="000000" w:themeColor="text1"/>
        </w:rPr>
        <w:t xml:space="preserve"> </w:t>
      </w:r>
      <w:r w:rsidR="009F1623" w:rsidRPr="008A3609">
        <w:rPr>
          <w:color w:val="000000" w:themeColor="text1"/>
        </w:rPr>
        <w:t>Based on acquisitions and mergers</w:t>
      </w:r>
      <w:r w:rsidR="002B1AEE" w:rsidRPr="008A3609">
        <w:rPr>
          <w:color w:val="000000" w:themeColor="text1"/>
        </w:rPr>
        <w:t xml:space="preserve">, it is seen that failures in acquisitions </w:t>
      </w:r>
      <w:r w:rsidR="00265346" w:rsidRPr="008A3609">
        <w:rPr>
          <w:color w:val="000000" w:themeColor="text1"/>
        </w:rPr>
        <w:t xml:space="preserve">develop from problems arising due to combining </w:t>
      </w:r>
      <w:r w:rsidR="008733B2" w:rsidRPr="008A3609">
        <w:rPr>
          <w:color w:val="000000" w:themeColor="text1"/>
        </w:rPr>
        <w:t xml:space="preserve">diverse </w:t>
      </w:r>
      <w:r w:rsidR="00265346" w:rsidRPr="008A3609">
        <w:rPr>
          <w:color w:val="000000" w:themeColor="text1"/>
        </w:rPr>
        <w:t>cultures</w:t>
      </w:r>
      <w:r w:rsidR="008733B2" w:rsidRPr="008A3609">
        <w:rPr>
          <w:color w:val="000000" w:themeColor="text1"/>
        </w:rPr>
        <w:t xml:space="preserve"> in</w:t>
      </w:r>
      <w:r w:rsidR="000D0C56" w:rsidRPr="008A3609">
        <w:rPr>
          <w:color w:val="000000" w:themeColor="text1"/>
        </w:rPr>
        <w:t xml:space="preserve"> </w:t>
      </w:r>
      <w:r w:rsidR="008733B2" w:rsidRPr="008A3609">
        <w:rPr>
          <w:color w:val="000000" w:themeColor="text1"/>
        </w:rPr>
        <w:t>the phase</w:t>
      </w:r>
      <w:r w:rsidR="000D0C56" w:rsidRPr="008A3609">
        <w:rPr>
          <w:color w:val="000000" w:themeColor="text1"/>
        </w:rPr>
        <w:t xml:space="preserve"> of integration. </w:t>
      </w:r>
      <w:r w:rsidR="00B23D4F" w:rsidRPr="008A3609">
        <w:rPr>
          <w:color w:val="000000" w:themeColor="text1"/>
        </w:rPr>
        <w:t>Contradictions related to t</w:t>
      </w:r>
      <w:r w:rsidR="00FB5B57" w:rsidRPr="008A3609">
        <w:rPr>
          <w:color w:val="000000" w:themeColor="text1"/>
        </w:rPr>
        <w:t>houghts of o</w:t>
      </w:r>
      <w:r w:rsidR="004A59AA" w:rsidRPr="008A3609">
        <w:rPr>
          <w:color w:val="000000" w:themeColor="text1"/>
        </w:rPr>
        <w:t xml:space="preserve">rganizational value </w:t>
      </w:r>
      <w:r w:rsidR="00FB5B57" w:rsidRPr="008A3609">
        <w:rPr>
          <w:color w:val="000000" w:themeColor="text1"/>
        </w:rPr>
        <w:t>and practices</w:t>
      </w:r>
      <w:r w:rsidR="00B23D4F" w:rsidRPr="008A3609">
        <w:rPr>
          <w:color w:val="000000" w:themeColor="text1"/>
        </w:rPr>
        <w:t xml:space="preserve"> </w:t>
      </w:r>
      <w:r w:rsidR="00456DBB">
        <w:rPr>
          <w:color w:val="000000" w:themeColor="text1"/>
        </w:rPr>
        <w:t>ultimately lead</w:t>
      </w:r>
      <w:r w:rsidR="002B2CEC" w:rsidRPr="008A3609">
        <w:rPr>
          <w:color w:val="000000" w:themeColor="text1"/>
        </w:rPr>
        <w:t xml:space="preserve"> </w:t>
      </w:r>
      <w:r w:rsidR="00FB5B57" w:rsidRPr="008A3609">
        <w:rPr>
          <w:color w:val="000000" w:themeColor="text1"/>
        </w:rPr>
        <w:t>to</w:t>
      </w:r>
      <w:r w:rsidR="002B2CEC" w:rsidRPr="008A3609">
        <w:rPr>
          <w:color w:val="000000" w:themeColor="text1"/>
        </w:rPr>
        <w:t xml:space="preserve"> collaboration lapse</w:t>
      </w:r>
      <w:r w:rsidR="00512CA7" w:rsidRPr="008A3609">
        <w:rPr>
          <w:color w:val="000000" w:themeColor="text1"/>
        </w:rPr>
        <w:t xml:space="preserve"> and failed opportunities for learning.</w:t>
      </w:r>
      <w:r w:rsidR="00F37233" w:rsidRPr="008A3609">
        <w:rPr>
          <w:color w:val="000000" w:themeColor="text1"/>
        </w:rPr>
        <w:t xml:space="preserve"> Problems may arise and even enhance </w:t>
      </w:r>
      <w:r w:rsidR="00A450A9" w:rsidRPr="008A3609">
        <w:rPr>
          <w:color w:val="000000" w:themeColor="text1"/>
        </w:rPr>
        <w:t>when acquisition</w:t>
      </w:r>
      <w:r w:rsidR="00091624" w:rsidRPr="008A3609">
        <w:rPr>
          <w:color w:val="000000" w:themeColor="text1"/>
        </w:rPr>
        <w:t>,</w:t>
      </w:r>
      <w:r w:rsidR="00A450A9" w:rsidRPr="008A3609">
        <w:rPr>
          <w:color w:val="000000" w:themeColor="text1"/>
        </w:rPr>
        <w:t xml:space="preserve"> between companies</w:t>
      </w:r>
      <w:r w:rsidR="00091624" w:rsidRPr="008A3609">
        <w:rPr>
          <w:color w:val="000000" w:themeColor="text1"/>
        </w:rPr>
        <w:t xml:space="preserve"> located in different </w:t>
      </w:r>
      <w:r w:rsidR="00091624" w:rsidRPr="008A3609">
        <w:rPr>
          <w:color w:val="000000" w:themeColor="text1"/>
        </w:rPr>
        <w:lastRenderedPageBreak/>
        <w:t>parts of the world, occur</w:t>
      </w:r>
      <w:r w:rsidR="00EF72F4">
        <w:rPr>
          <w:color w:val="000000" w:themeColor="text1"/>
        </w:rPr>
        <w:t>.</w:t>
      </w:r>
      <w:r w:rsidR="00EF4B8C">
        <w:rPr>
          <w:color w:val="000000" w:themeColor="text1"/>
        </w:rPr>
        <w:t xml:space="preserve"> </w:t>
      </w:r>
      <w:r w:rsidR="000C3BE0" w:rsidRPr="008A3609">
        <w:rPr>
          <w:color w:val="000000" w:themeColor="text1"/>
        </w:rPr>
        <w:t>Barriers of foreign languages</w:t>
      </w:r>
      <w:r w:rsidR="00FF7741" w:rsidRPr="008A3609">
        <w:rPr>
          <w:color w:val="000000" w:themeColor="text1"/>
        </w:rPr>
        <w:t xml:space="preserve"> and national culture work</w:t>
      </w:r>
      <w:r w:rsidR="000C3BE0" w:rsidRPr="008A3609">
        <w:rPr>
          <w:color w:val="000000" w:themeColor="text1"/>
        </w:rPr>
        <w:t xml:space="preserve">, diverse legal </w:t>
      </w:r>
      <w:r w:rsidR="00B434DE" w:rsidRPr="008A3609">
        <w:rPr>
          <w:color w:val="000000" w:themeColor="text1"/>
        </w:rPr>
        <w:t>obliga</w:t>
      </w:r>
      <w:r w:rsidR="001F1DE8" w:rsidRPr="008A3609">
        <w:rPr>
          <w:color w:val="000000" w:themeColor="text1"/>
        </w:rPr>
        <w:t xml:space="preserve">tions and </w:t>
      </w:r>
      <w:r w:rsidR="00D619EF" w:rsidRPr="008A3609">
        <w:rPr>
          <w:color w:val="000000" w:themeColor="text1"/>
        </w:rPr>
        <w:t>regu</w:t>
      </w:r>
      <w:r w:rsidR="00FF7741" w:rsidRPr="008A3609">
        <w:rPr>
          <w:color w:val="000000" w:themeColor="text1"/>
        </w:rPr>
        <w:t>latory obstacles</w:t>
      </w:r>
      <w:r w:rsidR="001F1DE8" w:rsidRPr="008A3609">
        <w:rPr>
          <w:color w:val="000000" w:themeColor="text1"/>
        </w:rPr>
        <w:t xml:space="preserve"> hinder benefits of integration</w:t>
      </w:r>
      <w:r w:rsidRPr="008A3609">
        <w:rPr>
          <w:color w:val="000000" w:themeColor="text1"/>
        </w:rPr>
        <w:t xml:space="preserve"> </w:t>
      </w:r>
      <w:r w:rsidRPr="008A3609">
        <w:rPr>
          <w:color w:val="000000" w:themeColor="text1"/>
        </w:rPr>
        <w:fldChar w:fldCharType="begin"/>
      </w:r>
      <w:r w:rsidR="005F50BA" w:rsidRPr="008A3609">
        <w:rPr>
          <w:color w:val="000000" w:themeColor="text1"/>
        </w:rPr>
        <w:instrText xml:space="preserve"> ADDIN ZOTERO_ITEM CSL_CITATION {"citationID":"78hfaxDB","properties":{"formattedCitation":"(Bj\\uc0\\u246{}rkman et al., 2007b)","plainCitation":"(Björkman et al., 2007b)","noteIndex":0},"citationItems":[{"id":"MDSEMsFl/Opl75AwO","uris":["http://zotero.org/users/local/uHsb2Xzj/items/WT6W3YM7"],"uri":["http://zotero.org/users/local/uHsb2Xzj/items/WT6W3YM7"],"itemData":{"id":236,"type":"article-journal","title":"Cultural differences and capability transfer in cross-border acquisitions: The mediating roles of capability complementarity, absorptive capacity, and social integration","container-title":"Journal of International Business Studies","page":"658-672","volume":"38","issue":"4","author":[{"family":"Björkman","given":"Ingmar"},{"family":"Stahl","given":"Günter K."},{"family":"Vaara","given":"Eero"}],"issued":{"date-parts":[["2007"]]}}}],"schema":"https://github.com/citation-style-language/schema/raw/master/csl-citation.json"} </w:instrText>
      </w:r>
      <w:r w:rsidRPr="008A3609">
        <w:rPr>
          <w:color w:val="000000" w:themeColor="text1"/>
        </w:rPr>
        <w:fldChar w:fldCharType="separate"/>
      </w:r>
      <w:r w:rsidR="00277599" w:rsidRPr="008A3609">
        <w:rPr>
          <w:color w:val="000000" w:themeColor="text1"/>
        </w:rPr>
        <w:t>(Björkman et al., 2007b)</w:t>
      </w:r>
      <w:r w:rsidRPr="008A3609">
        <w:rPr>
          <w:color w:val="000000" w:themeColor="text1"/>
        </w:rPr>
        <w:fldChar w:fldCharType="end"/>
      </w:r>
      <w:r w:rsidR="00A03291" w:rsidRPr="008A3609">
        <w:rPr>
          <w:color w:val="000000" w:themeColor="text1"/>
        </w:rPr>
        <w:t xml:space="preserve">. </w:t>
      </w:r>
    </w:p>
    <w:p w:rsidR="00561E39" w:rsidRPr="008A3609" w:rsidRDefault="00AC5D98" w:rsidP="008A3609">
      <w:pPr>
        <w:spacing w:line="480" w:lineRule="auto"/>
        <w:ind w:firstLine="720"/>
        <w:rPr>
          <w:color w:val="000000" w:themeColor="text1"/>
        </w:rPr>
      </w:pPr>
      <w:r w:rsidRPr="008A3609">
        <w:rPr>
          <w:color w:val="000000" w:themeColor="text1"/>
        </w:rPr>
        <w:t xml:space="preserve">Thus, </w:t>
      </w:r>
      <w:r w:rsidR="00A03291" w:rsidRPr="008A3609">
        <w:rPr>
          <w:color w:val="000000" w:themeColor="text1"/>
        </w:rPr>
        <w:t xml:space="preserve">there are mixed observations and findings of the influence of cultural differences on the </w:t>
      </w:r>
      <w:r w:rsidR="005D1C6C" w:rsidRPr="008A3609">
        <w:rPr>
          <w:color w:val="000000" w:themeColor="text1"/>
        </w:rPr>
        <w:t>integration of acqui</w:t>
      </w:r>
      <w:r w:rsidR="00C21BC3" w:rsidRPr="008A3609">
        <w:rPr>
          <w:color w:val="000000" w:themeColor="text1"/>
        </w:rPr>
        <w:t>sition</w:t>
      </w:r>
      <w:r w:rsidR="005D1C6C" w:rsidRPr="008A3609">
        <w:rPr>
          <w:color w:val="000000" w:themeColor="text1"/>
        </w:rPr>
        <w:t xml:space="preserve"> results</w:t>
      </w:r>
      <w:r w:rsidR="00D626D9" w:rsidRPr="008A3609">
        <w:rPr>
          <w:color w:val="000000" w:themeColor="text1"/>
        </w:rPr>
        <w:t xml:space="preserve">. </w:t>
      </w:r>
      <w:r w:rsidR="00EE575F" w:rsidRPr="008A3609">
        <w:rPr>
          <w:color w:val="000000" w:themeColor="text1"/>
        </w:rPr>
        <w:t xml:space="preserve">The strong cultural differences are due to two factors </w:t>
      </w:r>
      <w:r w:rsidR="00B358E1">
        <w:rPr>
          <w:color w:val="000000" w:themeColor="text1"/>
        </w:rPr>
        <w:t>as f</w:t>
      </w:r>
      <w:r w:rsidR="00F1021C" w:rsidRPr="008A3609">
        <w:rPr>
          <w:color w:val="000000" w:themeColor="text1"/>
        </w:rPr>
        <w:t>irst is c</w:t>
      </w:r>
      <w:r w:rsidR="00EE575F" w:rsidRPr="008A3609">
        <w:rPr>
          <w:color w:val="000000" w:themeColor="text1"/>
        </w:rPr>
        <w:t>ulture</w:t>
      </w:r>
      <w:r w:rsidR="00F1021C" w:rsidRPr="008A3609">
        <w:rPr>
          <w:color w:val="000000" w:themeColor="text1"/>
        </w:rPr>
        <w:t>, which</w:t>
      </w:r>
      <w:r w:rsidR="00EE575F" w:rsidRPr="008A3609">
        <w:rPr>
          <w:color w:val="000000" w:themeColor="text1"/>
        </w:rPr>
        <w:t xml:space="preserve"> is pivot of attention in service organizations because it presents itself as a controlling instrument </w:t>
      </w:r>
      <w:r w:rsidR="00F1021C" w:rsidRPr="008A3609">
        <w:rPr>
          <w:color w:val="000000" w:themeColor="text1"/>
        </w:rPr>
        <w:t xml:space="preserve">and second is </w:t>
      </w:r>
      <w:r w:rsidR="004903DF" w:rsidRPr="008A3609">
        <w:rPr>
          <w:color w:val="000000" w:themeColor="text1"/>
        </w:rPr>
        <w:t>self-sufficiency</w:t>
      </w:r>
      <w:r w:rsidR="002C65DA" w:rsidRPr="008A3609">
        <w:rPr>
          <w:color w:val="000000" w:themeColor="text1"/>
        </w:rPr>
        <w:t xml:space="preserve"> removal on extensive basis</w:t>
      </w:r>
      <w:r w:rsidR="000F74CD" w:rsidRPr="008A3609">
        <w:rPr>
          <w:color w:val="000000" w:themeColor="text1"/>
        </w:rPr>
        <w:t xml:space="preserve"> which is consequence of ex</w:t>
      </w:r>
      <w:r w:rsidR="00AD09EB" w:rsidRPr="008A3609">
        <w:rPr>
          <w:color w:val="000000" w:themeColor="text1"/>
        </w:rPr>
        <w:t xml:space="preserve">treme intervention in decisions of top management which is </w:t>
      </w:r>
      <w:r w:rsidR="00E444F8" w:rsidRPr="008A3609">
        <w:rPr>
          <w:color w:val="000000" w:themeColor="text1"/>
        </w:rPr>
        <w:t xml:space="preserve">the </w:t>
      </w:r>
      <w:r w:rsidR="00AD09EB" w:rsidRPr="008A3609">
        <w:rPr>
          <w:color w:val="000000" w:themeColor="text1"/>
        </w:rPr>
        <w:t>acquired</w:t>
      </w:r>
      <w:r w:rsidR="00E444F8" w:rsidRPr="008A3609">
        <w:rPr>
          <w:color w:val="000000" w:themeColor="text1"/>
        </w:rPr>
        <w:t xml:space="preserve"> team in order to gain synchronization potential</w:t>
      </w:r>
      <w:r w:rsidR="007150F0" w:rsidRPr="008A3609">
        <w:rPr>
          <w:color w:val="000000" w:themeColor="text1"/>
        </w:rPr>
        <w:t xml:space="preserve"> </w:t>
      </w:r>
      <w:r w:rsidR="00FC2846" w:rsidRPr="008A3609">
        <w:rPr>
          <w:color w:val="000000" w:themeColor="text1"/>
        </w:rPr>
        <w:fldChar w:fldCharType="begin"/>
      </w:r>
      <w:r w:rsidR="005F50BA" w:rsidRPr="008A3609">
        <w:rPr>
          <w:color w:val="000000" w:themeColor="text1"/>
        </w:rPr>
        <w:instrText xml:space="preserve"> ADDIN ZOTERO_ITEM CSL_CITATION {"citationID":"lMrJtrsx","properties":{"formattedCitation":"(Weber, 1996)","plainCitation":"(Weber, 1996)","noteIndex":0},"citationItems":[{"id":"MDSEMsFl/jXrYvI7U","uris":["http://zotero.org/users/local/uHsb2Xzj/items/L6NSWUDL"],"uri":["http://zotero.org/users/local/uHsb2Xzj/items/L6NSWUDL"],"itemData":{"id":237,"type":"article-journal","title":"Corporate cultural fit and performance in mergers and acquisitions","container-title":"Human relations","page":"1181-1202","volume":"49","issue":"9","author":[{"family":"Weber","given":"Yaakov"}],"issued":{"date-parts":[["1996"]]}}}],"schema":"https://github.com/citation-style-language/schema/raw/master/csl-citation.json"} </w:instrText>
      </w:r>
      <w:r w:rsidR="00FC2846" w:rsidRPr="008A3609">
        <w:rPr>
          <w:color w:val="000000" w:themeColor="text1"/>
        </w:rPr>
        <w:fldChar w:fldCharType="separate"/>
      </w:r>
      <w:r w:rsidR="00277599" w:rsidRPr="008A3609">
        <w:rPr>
          <w:color w:val="000000" w:themeColor="text1"/>
        </w:rPr>
        <w:t>(Weber, 1996)</w:t>
      </w:r>
      <w:r w:rsidR="00FC2846" w:rsidRPr="008A3609">
        <w:rPr>
          <w:color w:val="000000" w:themeColor="text1"/>
        </w:rPr>
        <w:fldChar w:fldCharType="end"/>
      </w:r>
      <w:r w:rsidR="00BA7130" w:rsidRPr="008A3609">
        <w:rPr>
          <w:color w:val="000000" w:themeColor="text1"/>
        </w:rPr>
        <w:t>.</w:t>
      </w:r>
    </w:p>
    <w:p w:rsidR="00A227B5" w:rsidRPr="008A3609" w:rsidRDefault="00AC5D98" w:rsidP="008A3609">
      <w:pPr>
        <w:spacing w:line="480" w:lineRule="auto"/>
        <w:ind w:firstLine="720"/>
        <w:rPr>
          <w:color w:val="000000" w:themeColor="text1"/>
        </w:rPr>
      </w:pPr>
      <w:r w:rsidRPr="008A3609">
        <w:rPr>
          <w:color w:val="000000" w:themeColor="text1"/>
        </w:rPr>
        <w:t>With the g</w:t>
      </w:r>
      <w:r w:rsidR="008B1519" w:rsidRPr="008A3609">
        <w:rPr>
          <w:color w:val="000000" w:themeColor="text1"/>
        </w:rPr>
        <w:t xml:space="preserve">lobalization of giant corporations on a continuing basis and increased level of awareness </w:t>
      </w:r>
      <w:r w:rsidRPr="008A3609">
        <w:rPr>
          <w:color w:val="000000" w:themeColor="text1"/>
        </w:rPr>
        <w:t>of employees' significance for the competitiveness of the company</w:t>
      </w:r>
      <w:r w:rsidR="00521854" w:rsidRPr="008A3609">
        <w:rPr>
          <w:color w:val="000000" w:themeColor="text1"/>
        </w:rPr>
        <w:t xml:space="preserve">, the </w:t>
      </w:r>
      <w:r w:rsidR="00435F48" w:rsidRPr="008A3609">
        <w:rPr>
          <w:color w:val="000000" w:themeColor="text1"/>
        </w:rPr>
        <w:t xml:space="preserve">question regarding </w:t>
      </w:r>
      <w:r w:rsidR="00521854" w:rsidRPr="008A3609">
        <w:rPr>
          <w:color w:val="000000" w:themeColor="text1"/>
        </w:rPr>
        <w:t xml:space="preserve">management of people in foreign </w:t>
      </w:r>
      <w:r w:rsidR="0048564F" w:rsidRPr="008A3609">
        <w:rPr>
          <w:color w:val="000000" w:themeColor="text1"/>
        </w:rPr>
        <w:t>associates</w:t>
      </w:r>
      <w:r w:rsidR="00435F48" w:rsidRPr="008A3609">
        <w:rPr>
          <w:color w:val="000000" w:themeColor="text1"/>
        </w:rPr>
        <w:t xml:space="preserve"> has </w:t>
      </w:r>
      <w:r w:rsidR="0048564F" w:rsidRPr="008A3609">
        <w:rPr>
          <w:color w:val="000000" w:themeColor="text1"/>
        </w:rPr>
        <w:t>gained</w:t>
      </w:r>
      <w:r w:rsidR="00435F48" w:rsidRPr="008A3609">
        <w:rPr>
          <w:color w:val="000000" w:themeColor="text1"/>
        </w:rPr>
        <w:t xml:space="preserve"> </w:t>
      </w:r>
      <w:r w:rsidR="009067D0" w:rsidRPr="008A3609">
        <w:rPr>
          <w:color w:val="000000" w:themeColor="text1"/>
        </w:rPr>
        <w:t>considerabl</w:t>
      </w:r>
      <w:r w:rsidR="0048564F" w:rsidRPr="008A3609">
        <w:rPr>
          <w:color w:val="000000" w:themeColor="text1"/>
        </w:rPr>
        <w:t>e</w:t>
      </w:r>
      <w:r w:rsidR="009067D0" w:rsidRPr="008A3609">
        <w:rPr>
          <w:color w:val="000000" w:themeColor="text1"/>
        </w:rPr>
        <w:t xml:space="preserve"> importan</w:t>
      </w:r>
      <w:r w:rsidR="0048564F" w:rsidRPr="008A3609">
        <w:rPr>
          <w:color w:val="000000" w:themeColor="text1"/>
        </w:rPr>
        <w:t>ce</w:t>
      </w:r>
      <w:r w:rsidR="009067D0" w:rsidRPr="008A3609">
        <w:rPr>
          <w:color w:val="000000" w:themeColor="text1"/>
        </w:rPr>
        <w:t xml:space="preserve">. </w:t>
      </w:r>
      <w:r w:rsidR="00456DBB">
        <w:rPr>
          <w:color w:val="000000" w:themeColor="text1"/>
        </w:rPr>
        <w:t>For</w:t>
      </w:r>
      <w:r w:rsidR="009067D0" w:rsidRPr="008A3609">
        <w:rPr>
          <w:color w:val="000000" w:themeColor="text1"/>
        </w:rPr>
        <w:t xml:space="preserve"> many years, </w:t>
      </w:r>
      <w:r w:rsidR="00384E3D" w:rsidRPr="008A3609">
        <w:rPr>
          <w:color w:val="000000" w:themeColor="text1"/>
        </w:rPr>
        <w:t>researchers</w:t>
      </w:r>
      <w:r w:rsidR="009067D0" w:rsidRPr="008A3609">
        <w:rPr>
          <w:color w:val="000000" w:themeColor="text1"/>
        </w:rPr>
        <w:t xml:space="preserve"> have expressed the </w:t>
      </w:r>
      <w:r w:rsidR="00B358E1">
        <w:rPr>
          <w:color w:val="000000" w:themeColor="text1"/>
        </w:rPr>
        <w:t>proposition</w:t>
      </w:r>
      <w:r w:rsidR="009067D0" w:rsidRPr="008A3609">
        <w:rPr>
          <w:color w:val="000000" w:themeColor="text1"/>
        </w:rPr>
        <w:t xml:space="preserve"> that </w:t>
      </w:r>
      <w:r w:rsidR="0065030B" w:rsidRPr="008A3609">
        <w:rPr>
          <w:color w:val="000000" w:themeColor="text1"/>
        </w:rPr>
        <w:t>generation of valuable and non</w:t>
      </w:r>
      <w:r w:rsidR="00C72CED">
        <w:rPr>
          <w:color w:val="000000" w:themeColor="text1"/>
        </w:rPr>
        <w:t>-</w:t>
      </w:r>
      <w:r w:rsidR="0065030B" w:rsidRPr="008A3609">
        <w:rPr>
          <w:color w:val="000000" w:themeColor="text1"/>
        </w:rPr>
        <w:t>substitutable human assets have be</w:t>
      </w:r>
      <w:r w:rsidR="001D21A4" w:rsidRPr="008A3609">
        <w:rPr>
          <w:color w:val="000000" w:themeColor="text1"/>
        </w:rPr>
        <w:t xml:space="preserve">en helped and supported through motivation, development and acquisition </w:t>
      </w:r>
      <w:r w:rsidR="002E25B0" w:rsidRPr="008A3609">
        <w:rPr>
          <w:color w:val="000000" w:themeColor="text1"/>
        </w:rPr>
        <w:t>of employees of firm</w:t>
      </w:r>
      <w:r w:rsidR="00551D26" w:rsidRPr="008A3609">
        <w:rPr>
          <w:color w:val="000000" w:themeColor="text1"/>
        </w:rPr>
        <w:t xml:space="preserve"> aimed by human resource management practices.</w:t>
      </w:r>
      <w:r w:rsidR="007B46EB" w:rsidRPr="008A3609">
        <w:rPr>
          <w:color w:val="000000" w:themeColor="text1"/>
        </w:rPr>
        <w:t xml:space="preserve"> </w:t>
      </w:r>
      <w:r w:rsidR="005D33CB" w:rsidRPr="008A3609">
        <w:rPr>
          <w:color w:val="000000" w:themeColor="text1"/>
        </w:rPr>
        <w:t xml:space="preserve"> </w:t>
      </w:r>
      <w:r w:rsidR="005D33CB" w:rsidRPr="008A3609">
        <w:rPr>
          <w:color w:val="000000" w:themeColor="text1"/>
        </w:rPr>
        <w:fldChar w:fldCharType="begin"/>
      </w:r>
      <w:r w:rsidR="005F50BA" w:rsidRPr="008A3609">
        <w:rPr>
          <w:color w:val="000000" w:themeColor="text1"/>
        </w:rPr>
        <w:instrText xml:space="preserve"> ADDIN ZOTERO_ITEM CSL_CITATION {"citationID":"d84JG7aW","properties":{"formattedCitation":"(Bj\\uc0\\u246{}rkman et al., 2007a)","plainCitation":"(Björkman et al., 2007a)","noteIndex":0},"citationItems":[{"id":"MDSEMsFl/TtnzUgkH","uris":["http://zotero.org/users/local/uHsb2Xzj/items/6Y33VFZP"],"uri":["http://zotero.org/users/local/uHsb2Xzj/items/6Y33VFZP"],"itemData":{"id":239,"type":"article-journal","title":"Institutional theory and MNC subsidiary HRM practices: evidence from a three-country study","container-title":"Journal of International Business Studies","page":"430-446","volume":"38","issue":"3","source":"DOI.org (Crossref)","abstract":"This study sets out to explore HRM practices in MNC subsidiaries within an institutional theory framework. Based on a sample of 158 subsidiaries of multinational corporations operating in the United States, Russia, and Finland, the paper examines factors hypothesized to influence the HRM practices adapted in US, Japanese, and European MNC subsidiaries located in Russia, Finland and the US. The results indicate significant differences in HRM practices used across host countries. Both the status of the subsidiary HR department and the degree to which the subsidiary was involved in knowledge transfer with other parts of the MNC had a significant impact on the selection of HRM practices.","DOI":"10.1057/palgrave.jibs.8400267","ISSN":"0047-2506, 1478-6990","shortTitle":"Institutional theory and MNC subsidiary HRM practices","language":"en","author":[{"family":"Björkman","given":"Ingmar"},{"family":"Fey","given":"Carl F"},{"family":"Park","given":"Hyeon Jeong"}],"issued":{"date-parts":[["2007",5]]}}}],"schema":"https://github.com/citation-style-language/schema/raw/master/csl-citation.json"} </w:instrText>
      </w:r>
      <w:r w:rsidR="005D33CB" w:rsidRPr="008A3609">
        <w:rPr>
          <w:color w:val="000000" w:themeColor="text1"/>
        </w:rPr>
        <w:fldChar w:fldCharType="separate"/>
      </w:r>
      <w:r w:rsidR="00277599" w:rsidRPr="008A3609">
        <w:rPr>
          <w:color w:val="000000" w:themeColor="text1"/>
        </w:rPr>
        <w:t>(Björkman et al., 2007a)</w:t>
      </w:r>
      <w:r w:rsidR="005D33CB" w:rsidRPr="008A3609">
        <w:rPr>
          <w:color w:val="000000" w:themeColor="text1"/>
        </w:rPr>
        <w:fldChar w:fldCharType="end"/>
      </w:r>
      <w:r w:rsidR="005D33CB" w:rsidRPr="008A3609">
        <w:rPr>
          <w:color w:val="000000" w:themeColor="text1"/>
        </w:rPr>
        <w:t>.</w:t>
      </w:r>
      <w:r w:rsidR="009067D0" w:rsidRPr="008A3609">
        <w:rPr>
          <w:color w:val="000000" w:themeColor="text1"/>
        </w:rPr>
        <w:t xml:space="preserve"> </w:t>
      </w:r>
    </w:p>
    <w:p w:rsidR="00137430" w:rsidRPr="008A3609" w:rsidRDefault="00137430" w:rsidP="008A3609">
      <w:pPr>
        <w:spacing w:line="480" w:lineRule="auto"/>
        <w:ind w:firstLine="720"/>
        <w:rPr>
          <w:color w:val="000000" w:themeColor="text1"/>
        </w:rPr>
      </w:pPr>
    </w:p>
    <w:p w:rsidR="00711F62" w:rsidRPr="008A3609" w:rsidRDefault="00AC5D98" w:rsidP="008A3609">
      <w:pPr>
        <w:spacing w:line="480" w:lineRule="auto"/>
        <w:rPr>
          <w:b/>
          <w:i/>
          <w:color w:val="000000" w:themeColor="text1"/>
        </w:rPr>
      </w:pPr>
      <w:r w:rsidRPr="008A3609">
        <w:rPr>
          <w:b/>
          <w:i/>
          <w:color w:val="000000" w:themeColor="text1"/>
        </w:rPr>
        <w:t>Description</w:t>
      </w:r>
    </w:p>
    <w:p w:rsidR="00634C9F" w:rsidRPr="008A3609" w:rsidRDefault="00AC5D98" w:rsidP="008A3609">
      <w:pPr>
        <w:spacing w:line="480" w:lineRule="auto"/>
        <w:rPr>
          <w:b/>
          <w:color w:val="000000" w:themeColor="text1"/>
        </w:rPr>
      </w:pPr>
      <w:r w:rsidRPr="008A3609">
        <w:rPr>
          <w:b/>
          <w:color w:val="000000" w:themeColor="text1"/>
        </w:rPr>
        <w:t>Sustainability in Australian and Brazilian context</w:t>
      </w:r>
    </w:p>
    <w:p w:rsidR="00841487" w:rsidRPr="008A3609" w:rsidRDefault="00AC5D98" w:rsidP="008A3609">
      <w:pPr>
        <w:spacing w:line="480" w:lineRule="auto"/>
        <w:rPr>
          <w:color w:val="000000" w:themeColor="text1"/>
        </w:rPr>
      </w:pPr>
      <w:r w:rsidRPr="008A3609">
        <w:rPr>
          <w:color w:val="000000" w:themeColor="text1"/>
        </w:rPr>
        <w:tab/>
      </w:r>
      <w:r w:rsidR="00313E92" w:rsidRPr="008A3609">
        <w:rPr>
          <w:color w:val="000000" w:themeColor="text1"/>
        </w:rPr>
        <w:t>Sustainability role of leadership in Australia is exemplified in both envir</w:t>
      </w:r>
      <w:r w:rsidR="00D96063" w:rsidRPr="008A3609">
        <w:rPr>
          <w:color w:val="000000" w:themeColor="text1"/>
        </w:rPr>
        <w:t>onmental and social dimensions</w:t>
      </w:r>
      <w:r w:rsidR="000867C1" w:rsidRPr="008A3609">
        <w:rPr>
          <w:color w:val="000000" w:themeColor="text1"/>
        </w:rPr>
        <w:t>. Moreover, progressive rapport</w:t>
      </w:r>
      <w:r w:rsidR="00D32545" w:rsidRPr="008A3609">
        <w:rPr>
          <w:color w:val="000000" w:themeColor="text1"/>
        </w:rPr>
        <w:t xml:space="preserve"> of Bra</w:t>
      </w:r>
      <w:r w:rsidR="00C47927" w:rsidRPr="008A3609">
        <w:rPr>
          <w:color w:val="000000" w:themeColor="text1"/>
        </w:rPr>
        <w:t xml:space="preserve">zil has been observed </w:t>
      </w:r>
      <w:r w:rsidR="00D32545" w:rsidRPr="008A3609">
        <w:rPr>
          <w:color w:val="000000" w:themeColor="text1"/>
        </w:rPr>
        <w:t>with respect to</w:t>
      </w:r>
      <w:r w:rsidR="00C47927" w:rsidRPr="008A3609">
        <w:rPr>
          <w:color w:val="000000" w:themeColor="text1"/>
        </w:rPr>
        <w:t xml:space="preserve"> the consciousness of corporate social responsibility and environment</w:t>
      </w:r>
      <w:r w:rsidR="00876834" w:rsidRPr="008A3609">
        <w:rPr>
          <w:color w:val="000000" w:themeColor="text1"/>
        </w:rPr>
        <w:t>. Introduction of the corporate social responsibility concept in Brazil was made in 1998</w:t>
      </w:r>
      <w:r w:rsidR="00517B9E" w:rsidRPr="008A3609">
        <w:rPr>
          <w:color w:val="000000" w:themeColor="text1"/>
        </w:rPr>
        <w:t xml:space="preserve"> and since then it has been observed by a </w:t>
      </w:r>
      <w:r w:rsidR="00517B9E" w:rsidRPr="008A3609">
        <w:rPr>
          <w:color w:val="000000" w:themeColor="text1"/>
        </w:rPr>
        <w:lastRenderedPageBreak/>
        <w:t>considerable number of firms</w:t>
      </w:r>
      <w:r w:rsidR="00DD4CEB" w:rsidRPr="008A3609">
        <w:rPr>
          <w:b/>
          <w:i/>
          <w:color w:val="000000" w:themeColor="text1"/>
        </w:rPr>
        <w:t xml:space="preserve"> </w:t>
      </w:r>
      <w:r w:rsidRPr="008A3609">
        <w:rPr>
          <w:b/>
          <w:i/>
          <w:color w:val="000000" w:themeColor="text1"/>
        </w:rPr>
        <w:fldChar w:fldCharType="begin"/>
      </w:r>
      <w:r w:rsidR="005F50BA" w:rsidRPr="008A3609">
        <w:rPr>
          <w:b/>
          <w:i/>
          <w:color w:val="000000" w:themeColor="text1"/>
        </w:rPr>
        <w:instrText xml:space="preserve"> ADDIN ZOTERO_ITEM CSL_CITATION {"citationID":"azTaj1rQ","properties":{"formattedCitation":"(Wehling et al., 2009)","plainCitation":"(Wehling et al., 2009)","noteIndex":0},"citationItems":[{"id":"MDSEMsFl/8xa2VsiM","uris":["http://zotero.org/users/local/uHsb2Xzj/items/QSAAZFJ5"],"uri":["http://zotero.org/users/local/uHsb2Xzj/items/QSAAZFJ5"],"itemData":{"id":240,"type":"article-journal","title":"An exploratory study of the role of HRM and the transfer of German MNC sustainability values to Brazil","container-title":"European Journal of International Management","page":"176-198","volume":"3","issue":"2","author":[{"family":"Wehling","given":"Claudia"},{"family":"Guanipa Hernandez","given":"Andrea"},{"family":"Osland","given":"Joyce"},{"family":"Osland","given":"Asbjorn"},{"family":"Deller","given":"Jurgen"},{"family":"Tanure","given":"Betania"},{"family":"Neto","given":"Antonio"},{"family":"Sairaj","given":"Anu"}],"issued":{"date-parts":[["2009"]]}}}],"schema":"https://github.com/citation-style-language/schema/raw/master/csl-citation.json"} </w:instrText>
      </w:r>
      <w:r w:rsidRPr="008A3609">
        <w:rPr>
          <w:b/>
          <w:i/>
          <w:color w:val="000000" w:themeColor="text1"/>
        </w:rPr>
        <w:fldChar w:fldCharType="separate"/>
      </w:r>
      <w:r w:rsidR="00277599" w:rsidRPr="008A3609">
        <w:rPr>
          <w:color w:val="000000" w:themeColor="text1"/>
        </w:rPr>
        <w:t>(Wehling et al., 2009)</w:t>
      </w:r>
      <w:r w:rsidRPr="008A3609">
        <w:rPr>
          <w:b/>
          <w:i/>
          <w:color w:val="000000" w:themeColor="text1"/>
        </w:rPr>
        <w:fldChar w:fldCharType="end"/>
      </w:r>
      <w:r w:rsidRPr="008A3609">
        <w:rPr>
          <w:b/>
          <w:i/>
          <w:color w:val="000000" w:themeColor="text1"/>
        </w:rPr>
        <w:t>.</w:t>
      </w:r>
      <w:r w:rsidR="000867C1" w:rsidRPr="008A3609">
        <w:rPr>
          <w:b/>
          <w:i/>
          <w:color w:val="000000" w:themeColor="text1"/>
        </w:rPr>
        <w:t xml:space="preserve"> </w:t>
      </w:r>
      <w:r w:rsidR="00584103" w:rsidRPr="008A3609">
        <w:rPr>
          <w:b/>
          <w:i/>
          <w:color w:val="000000" w:themeColor="text1"/>
        </w:rPr>
        <w:t xml:space="preserve"> </w:t>
      </w:r>
      <w:r w:rsidR="00584103" w:rsidRPr="008A3609">
        <w:rPr>
          <w:color w:val="000000" w:themeColor="text1"/>
        </w:rPr>
        <w:t>People of Brazil expect the firms to indulge in corporate social responsibility</w:t>
      </w:r>
      <w:r w:rsidR="00B61D2A" w:rsidRPr="008A3609">
        <w:rPr>
          <w:color w:val="000000" w:themeColor="text1"/>
        </w:rPr>
        <w:t>.</w:t>
      </w:r>
    </w:p>
    <w:p w:rsidR="00C63114" w:rsidRPr="008A3609" w:rsidRDefault="00AC5D98" w:rsidP="008A3609">
      <w:pPr>
        <w:spacing w:line="480" w:lineRule="auto"/>
        <w:rPr>
          <w:color w:val="000000" w:themeColor="text1"/>
        </w:rPr>
      </w:pPr>
      <w:r w:rsidRPr="008A3609">
        <w:rPr>
          <w:color w:val="000000" w:themeColor="text1"/>
        </w:rPr>
        <w:t xml:space="preserve"> </w:t>
      </w:r>
      <w:r w:rsidR="00271ACB" w:rsidRPr="008A3609">
        <w:rPr>
          <w:color w:val="000000" w:themeColor="text1"/>
        </w:rPr>
        <w:tab/>
      </w:r>
      <w:r w:rsidRPr="008A3609">
        <w:rPr>
          <w:color w:val="000000" w:themeColor="text1"/>
        </w:rPr>
        <w:t xml:space="preserve">Current and latest arguments in the area of </w:t>
      </w:r>
      <w:r w:rsidR="00E4109B" w:rsidRPr="008A3609">
        <w:rPr>
          <w:color w:val="000000" w:themeColor="text1"/>
        </w:rPr>
        <w:t>cross-nation management of human resources</w:t>
      </w:r>
      <w:r w:rsidR="00A216C3" w:rsidRPr="008A3609">
        <w:rPr>
          <w:color w:val="000000" w:themeColor="text1"/>
        </w:rPr>
        <w:t xml:space="preserve"> express the fact that factors and variables affecting both “free culture” and “bound culture” </w:t>
      </w:r>
      <w:r w:rsidR="00113775" w:rsidRPr="008A3609">
        <w:rPr>
          <w:color w:val="000000" w:themeColor="text1"/>
        </w:rPr>
        <w:t>are the important elements of human resource management procedures.</w:t>
      </w:r>
      <w:r w:rsidRPr="008A3609">
        <w:rPr>
          <w:color w:val="000000" w:themeColor="text1"/>
        </w:rPr>
        <w:t xml:space="preserve"> </w:t>
      </w:r>
      <w:r w:rsidRPr="008A3609">
        <w:rPr>
          <w:color w:val="000000" w:themeColor="text1"/>
        </w:rPr>
        <w:fldChar w:fldCharType="begin"/>
      </w:r>
      <w:r w:rsidR="005F50BA" w:rsidRPr="008A3609">
        <w:rPr>
          <w:color w:val="000000" w:themeColor="text1"/>
        </w:rPr>
        <w:instrText xml:space="preserve"> ADDIN ZOTERO_ITEM CSL_CITATION {"citationID":"JsHEgXLk","properties":{"formattedCitation":"(Budhwar and Sparrow, 2002)","plainCitation":"(Budhwar and Sparrow, 2002)","noteIndex":0},"citationItems":[{"id":"MDSEMsFl/wMprAm0f","uris":["http://zotero.org/users/local/uHsb2Xzj/items/2NQ9DTKE"],"uri":["http://zotero.org/users/local/uHsb2Xzj/items/2NQ9DTKE"],"itemData":{"id":241,"type":"article-journal","title":"An integrative framework for understanding cross-national human resource management practices","container-title":"Human Resource Management Review","page":"377-403","volume":"12","issue":"3","author":[{"family":"Budhwar","given":"Pawan S."},{"family":"Sparrow","given":"Paul R."}],"issued":{"date-parts":[["2002"]]}}}],"schema":"https://github.com/citation-style-language/schema/raw/master/csl-citation.json"} </w:instrText>
      </w:r>
      <w:r w:rsidRPr="008A3609">
        <w:rPr>
          <w:color w:val="000000" w:themeColor="text1"/>
        </w:rPr>
        <w:fldChar w:fldCharType="separate"/>
      </w:r>
      <w:r w:rsidR="00277599" w:rsidRPr="008A3609">
        <w:rPr>
          <w:color w:val="000000" w:themeColor="text1"/>
        </w:rPr>
        <w:t>(Budhwar and Sparrow, 2002)</w:t>
      </w:r>
      <w:r w:rsidRPr="008A3609">
        <w:rPr>
          <w:color w:val="000000" w:themeColor="text1"/>
        </w:rPr>
        <w:fldChar w:fldCharType="end"/>
      </w:r>
      <w:r w:rsidRPr="008A3609">
        <w:rPr>
          <w:color w:val="000000" w:themeColor="text1"/>
        </w:rPr>
        <w:t>.</w:t>
      </w:r>
    </w:p>
    <w:p w:rsidR="005F50BA" w:rsidRPr="008A3609" w:rsidRDefault="00AC5D98" w:rsidP="008A3609">
      <w:pPr>
        <w:spacing w:line="480" w:lineRule="auto"/>
        <w:rPr>
          <w:color w:val="000000" w:themeColor="text1"/>
        </w:rPr>
      </w:pPr>
      <w:r w:rsidRPr="008A3609">
        <w:rPr>
          <w:color w:val="000000" w:themeColor="text1"/>
        </w:rPr>
        <w:tab/>
      </w:r>
      <w:r w:rsidR="00CD63AC" w:rsidRPr="008A3609">
        <w:rPr>
          <w:color w:val="000000" w:themeColor="text1"/>
        </w:rPr>
        <w:t>Many rese</w:t>
      </w:r>
      <w:r w:rsidR="00EF4B8C">
        <w:rPr>
          <w:color w:val="000000" w:themeColor="text1"/>
        </w:rPr>
        <w:t>arche</w:t>
      </w:r>
      <w:r w:rsidR="00CD63AC" w:rsidRPr="008A3609">
        <w:rPr>
          <w:color w:val="000000" w:themeColor="text1"/>
        </w:rPr>
        <w:t>s have been published focusing on factors determining organizat</w:t>
      </w:r>
      <w:r w:rsidR="00EF4B8C">
        <w:rPr>
          <w:color w:val="000000" w:themeColor="text1"/>
        </w:rPr>
        <w:t xml:space="preserve">ional and managerial practices. Among all these empirical </w:t>
      </w:r>
      <w:r w:rsidR="00FA6BEE">
        <w:rPr>
          <w:color w:val="000000" w:themeColor="text1"/>
        </w:rPr>
        <w:t>researches</w:t>
      </w:r>
      <w:r w:rsidR="00EF4B8C">
        <w:rPr>
          <w:color w:val="000000" w:themeColor="text1"/>
        </w:rPr>
        <w:t>, the t</w:t>
      </w:r>
      <w:r w:rsidR="00CD63AC" w:rsidRPr="008A3609">
        <w:rPr>
          <w:color w:val="000000" w:themeColor="text1"/>
        </w:rPr>
        <w:t xml:space="preserve">heoretical outlooks differ on </w:t>
      </w:r>
      <w:r w:rsidR="00EF4B8C">
        <w:rPr>
          <w:color w:val="000000" w:themeColor="text1"/>
        </w:rPr>
        <w:t xml:space="preserve">several </w:t>
      </w:r>
      <w:r w:rsidR="00C371AF">
        <w:rPr>
          <w:color w:val="000000" w:themeColor="text1"/>
        </w:rPr>
        <w:t>dimensions which are imperative</w:t>
      </w:r>
      <w:r w:rsidR="00CD63AC" w:rsidRPr="008A3609">
        <w:rPr>
          <w:color w:val="000000" w:themeColor="text1"/>
        </w:rPr>
        <w:t xml:space="preserve">. </w:t>
      </w:r>
      <w:r w:rsidR="00F63EFA" w:rsidRPr="008A3609">
        <w:rPr>
          <w:color w:val="000000" w:themeColor="text1"/>
        </w:rPr>
        <w:t>Yet they all share the concept that factors of institu</w:t>
      </w:r>
      <w:r w:rsidR="00C371AF">
        <w:rPr>
          <w:color w:val="000000" w:themeColor="text1"/>
        </w:rPr>
        <w:t>tion hold significant significance</w:t>
      </w:r>
      <w:r w:rsidR="00F63EFA" w:rsidRPr="008A3609">
        <w:rPr>
          <w:color w:val="000000" w:themeColor="text1"/>
        </w:rPr>
        <w:t xml:space="preserve"> as being antecedents</w:t>
      </w:r>
      <w:r w:rsidR="003F2BB4" w:rsidRPr="008A3609">
        <w:rPr>
          <w:color w:val="000000" w:themeColor="text1"/>
        </w:rPr>
        <w:t xml:space="preserve"> of practices of management</w:t>
      </w:r>
      <w:r w:rsidR="00FA6BEE">
        <w:rPr>
          <w:color w:val="000000" w:themeColor="text1"/>
        </w:rPr>
        <w:t xml:space="preserve"> than coherent factors such as </w:t>
      </w:r>
      <w:r w:rsidR="00830AEC">
        <w:rPr>
          <w:color w:val="000000" w:themeColor="text1"/>
        </w:rPr>
        <w:t xml:space="preserve">integration </w:t>
      </w:r>
      <w:r w:rsidR="003F2BB4" w:rsidRPr="008A3609">
        <w:rPr>
          <w:color w:val="000000" w:themeColor="text1"/>
        </w:rPr>
        <w:t>of industry, firm size and technology.</w:t>
      </w:r>
      <w:r w:rsidRPr="008A3609">
        <w:rPr>
          <w:color w:val="000000" w:themeColor="text1"/>
        </w:rPr>
        <w:t xml:space="preserve"> </w:t>
      </w:r>
      <w:r w:rsidR="0019315C" w:rsidRPr="008A3609">
        <w:rPr>
          <w:color w:val="000000" w:themeColor="text1"/>
        </w:rPr>
        <w:t xml:space="preserve">Factors of the institution have been evolved as a result of processes in history that have produced considerable regional and national differences. </w:t>
      </w:r>
      <w:r w:rsidR="00830AEC">
        <w:rPr>
          <w:color w:val="000000" w:themeColor="text1"/>
        </w:rPr>
        <w:t xml:space="preserve">These differences and outcomes </w:t>
      </w:r>
      <w:r w:rsidR="00FB3AEB">
        <w:rPr>
          <w:color w:val="000000" w:themeColor="text1"/>
        </w:rPr>
        <w:t>illus</w:t>
      </w:r>
      <w:r w:rsidR="006C472E">
        <w:rPr>
          <w:color w:val="000000" w:themeColor="text1"/>
        </w:rPr>
        <w:t>trate the intricate role of the</w:t>
      </w:r>
      <w:r w:rsidR="00653E4B">
        <w:rPr>
          <w:color w:val="000000" w:themeColor="text1"/>
        </w:rPr>
        <w:t xml:space="preserve"> corpora</w:t>
      </w:r>
      <w:r w:rsidR="00800047">
        <w:rPr>
          <w:color w:val="000000" w:themeColor="text1"/>
        </w:rPr>
        <w:t>tions is strengthened and the</w:t>
      </w:r>
      <w:r w:rsidR="00F35570">
        <w:rPr>
          <w:color w:val="000000" w:themeColor="text1"/>
        </w:rPr>
        <w:t xml:space="preserve"> objecti</w:t>
      </w:r>
      <w:r w:rsidR="00265A5C">
        <w:rPr>
          <w:color w:val="000000" w:themeColor="text1"/>
        </w:rPr>
        <w:t xml:space="preserve">ves are accomplished under the </w:t>
      </w:r>
      <w:r w:rsidR="00FC5C1B">
        <w:rPr>
          <w:color w:val="000000" w:themeColor="text1"/>
        </w:rPr>
        <w:t>influence of</w:t>
      </w:r>
      <w:r w:rsidR="00BE6C63">
        <w:rPr>
          <w:color w:val="000000" w:themeColor="text1"/>
        </w:rPr>
        <w:t xml:space="preserve"> </w:t>
      </w:r>
      <w:r w:rsidR="00E54566">
        <w:rPr>
          <w:color w:val="000000" w:themeColor="text1"/>
        </w:rPr>
        <w:t>an integrated structure</w:t>
      </w:r>
      <w:r w:rsidR="00571CC0">
        <w:rPr>
          <w:color w:val="000000" w:themeColor="text1"/>
        </w:rPr>
        <w:t xml:space="preserve"> </w:t>
      </w:r>
      <w:r w:rsidR="003648B7">
        <w:rPr>
          <w:color w:val="000000" w:themeColor="text1"/>
        </w:rPr>
        <w:t xml:space="preserve">and profound practices of </w:t>
      </w:r>
      <w:r w:rsidR="000E607D">
        <w:rPr>
          <w:color w:val="000000" w:themeColor="text1"/>
        </w:rPr>
        <w:t>m</w:t>
      </w:r>
      <w:r w:rsidR="003648B7">
        <w:rPr>
          <w:color w:val="000000" w:themeColor="text1"/>
        </w:rPr>
        <w:t>anagemen</w:t>
      </w:r>
      <w:r w:rsidR="000E607D">
        <w:rPr>
          <w:color w:val="000000" w:themeColor="text1"/>
        </w:rPr>
        <w:t>t.</w:t>
      </w:r>
      <w:r w:rsidR="00E54566">
        <w:rPr>
          <w:color w:val="000000" w:themeColor="text1"/>
        </w:rPr>
        <w:t xml:space="preserve"> </w:t>
      </w:r>
      <w:r w:rsidR="003F28A6" w:rsidRPr="008A3609">
        <w:rPr>
          <w:color w:val="000000" w:themeColor="text1"/>
        </w:rPr>
        <w:t xml:space="preserve">The point of closure is the ideology that institutions that are social contribute significantly to the use and development of many administrative procedures </w:t>
      </w:r>
      <w:r w:rsidR="00344E61" w:rsidRPr="008A3609">
        <w:rPr>
          <w:color w:val="000000" w:themeColor="text1"/>
        </w:rPr>
        <w:t xml:space="preserve">in organizations. </w:t>
      </w:r>
      <w:r w:rsidR="008D6903" w:rsidRPr="008A3609">
        <w:rPr>
          <w:color w:val="000000" w:themeColor="text1"/>
        </w:rPr>
        <w:t xml:space="preserve">Integration taking place globally should change according to the extent to which </w:t>
      </w:r>
      <w:r w:rsidR="005A3511" w:rsidRPr="008A3609">
        <w:rPr>
          <w:color w:val="000000" w:themeColor="text1"/>
        </w:rPr>
        <w:t xml:space="preserve">in </w:t>
      </w:r>
      <w:r w:rsidR="008D6903" w:rsidRPr="008A3609">
        <w:rPr>
          <w:color w:val="000000" w:themeColor="text1"/>
        </w:rPr>
        <w:t>the context of the local institution</w:t>
      </w:r>
      <w:r w:rsidR="005A3511" w:rsidRPr="008A3609">
        <w:rPr>
          <w:color w:val="000000" w:themeColor="text1"/>
        </w:rPr>
        <w:t>, the subsidiary faces dissimilarities and differences from parent organization norms.</w:t>
      </w:r>
      <w:r w:rsidR="00E6575D" w:rsidRPr="008A3609">
        <w:rPr>
          <w:color w:val="000000" w:themeColor="text1"/>
        </w:rPr>
        <w:t xml:space="preserve"> Through the extension of norms of the parent organization, the intensity of local adaptation will highlight the divergence degree between the context of a local institution and the context of the parent institution.</w:t>
      </w:r>
      <w:r w:rsidR="008C4A01" w:rsidRPr="008A3609">
        <w:rPr>
          <w:color w:val="000000" w:themeColor="text1"/>
        </w:rPr>
        <w:t xml:space="preserve"> </w:t>
      </w:r>
      <w:r w:rsidR="002B7BA0" w:rsidRPr="008A3609">
        <w:rPr>
          <w:color w:val="000000" w:themeColor="text1"/>
        </w:rPr>
        <w:t>Hence with the perspective of systems of national business, multinational corporations will tend to be possibly sensitive regarding differences in cross-national practices</w:t>
      </w:r>
      <w:r w:rsidR="00A83595" w:rsidRPr="008A3609">
        <w:rPr>
          <w:color w:val="000000" w:themeColor="text1"/>
        </w:rPr>
        <w:t xml:space="preserve"> of management</w:t>
      </w:r>
      <w:r w:rsidR="002B7BA0" w:rsidRPr="008A3609">
        <w:rPr>
          <w:color w:val="000000" w:themeColor="text1"/>
        </w:rPr>
        <w:t>.</w:t>
      </w:r>
      <w:r w:rsidR="00A83595" w:rsidRPr="008A3609">
        <w:rPr>
          <w:color w:val="000000" w:themeColor="text1"/>
        </w:rPr>
        <w:t xml:space="preserve"> </w:t>
      </w:r>
      <w:r w:rsidR="00B853DF">
        <w:rPr>
          <w:color w:val="000000" w:themeColor="text1"/>
        </w:rPr>
        <w:t>In addition</w:t>
      </w:r>
      <w:r w:rsidR="00F74B96" w:rsidRPr="008A3609">
        <w:rPr>
          <w:color w:val="000000" w:themeColor="text1"/>
        </w:rPr>
        <w:t xml:space="preserve">, based </w:t>
      </w:r>
      <w:r w:rsidR="00F74B96" w:rsidRPr="008A3609">
        <w:rPr>
          <w:color w:val="000000" w:themeColor="text1"/>
        </w:rPr>
        <w:lastRenderedPageBreak/>
        <w:t>upon approach of systems of national businesses, it is quite logical to suggest</w:t>
      </w:r>
      <w:r w:rsidR="00A83595" w:rsidRPr="008A3609">
        <w:rPr>
          <w:color w:val="000000" w:themeColor="text1"/>
        </w:rPr>
        <w:t xml:space="preserve"> </w:t>
      </w:r>
      <w:r w:rsidR="00F74B96" w:rsidRPr="008A3609">
        <w:rPr>
          <w:color w:val="000000" w:themeColor="text1"/>
        </w:rPr>
        <w:t xml:space="preserve">that the degree of deviation of foreign subsidiary in terms of practices of management will be recorded by the extent to which institutional and national </w:t>
      </w:r>
      <w:r w:rsidR="00EA309B" w:rsidRPr="008A3609">
        <w:rPr>
          <w:color w:val="000000" w:themeColor="text1"/>
        </w:rPr>
        <w:t>patterns and procedures of originating company deviates in comparison to subsidiary</w:t>
      </w:r>
      <w:r w:rsidRPr="008A3609">
        <w:rPr>
          <w:color w:val="000000" w:themeColor="text1"/>
        </w:rPr>
        <w:t xml:space="preserve"> </w:t>
      </w:r>
      <w:r w:rsidRPr="008A3609">
        <w:rPr>
          <w:color w:val="000000" w:themeColor="text1"/>
        </w:rPr>
        <w:fldChar w:fldCharType="begin"/>
      </w:r>
      <w:r w:rsidRPr="008A3609">
        <w:rPr>
          <w:color w:val="000000" w:themeColor="text1"/>
        </w:rPr>
        <w:instrText xml:space="preserve"> ADDIN ZOTERO_ITEM CSL_CITATION {"citationID":"cUWIWLXR","properties":{"formattedCitation":"(Gooderham, n.d.)","plainCitation":"(Gooderham, n.d.)","noteIndex":0},"citationItems":[{"id":6,"uris":["http://zotero.org/users/local/GFCVwQZA/items/VFWYJ234"],"uri":["http://zotero.org/users/local/GFCVwQZA/items/VFWYJ234"],"itemData":{"id":6,"type":"article-journal","title":"National Embeddedness and Calculative HRM in US Subsidiaries in Europe and Australia","page":"35","source":"Zotero","language":"en","author":[{"family":"Gooderham","given":"Paul"}]}}],"schema":"https://github.com/citation-style-language/schema/raw/master/csl-citation.json"} </w:instrText>
      </w:r>
      <w:r w:rsidRPr="008A3609">
        <w:rPr>
          <w:color w:val="000000" w:themeColor="text1"/>
        </w:rPr>
        <w:fldChar w:fldCharType="separate"/>
      </w:r>
      <w:r w:rsidR="00277599" w:rsidRPr="008A3609">
        <w:rPr>
          <w:color w:val="000000" w:themeColor="text1"/>
        </w:rPr>
        <w:t>(Gooderham, n.d.)</w:t>
      </w:r>
      <w:r w:rsidRPr="008A3609">
        <w:rPr>
          <w:color w:val="000000" w:themeColor="text1"/>
        </w:rPr>
        <w:fldChar w:fldCharType="end"/>
      </w:r>
      <w:r w:rsidRPr="008A3609">
        <w:rPr>
          <w:color w:val="000000" w:themeColor="text1"/>
        </w:rPr>
        <w:t>.</w:t>
      </w:r>
    </w:p>
    <w:p w:rsidR="0077313C" w:rsidRPr="008A3609" w:rsidRDefault="00AC5D98" w:rsidP="008A3609">
      <w:pPr>
        <w:spacing w:line="480" w:lineRule="auto"/>
        <w:rPr>
          <w:b/>
          <w:color w:val="000000" w:themeColor="text1"/>
        </w:rPr>
      </w:pPr>
      <w:r w:rsidRPr="008A3609">
        <w:rPr>
          <w:b/>
          <w:color w:val="000000" w:themeColor="text1"/>
        </w:rPr>
        <w:t>Australia and HRM practices</w:t>
      </w:r>
    </w:p>
    <w:p w:rsidR="00EB036B" w:rsidRPr="008A3609" w:rsidRDefault="00AC5D98" w:rsidP="008A3609">
      <w:pPr>
        <w:spacing w:line="480" w:lineRule="auto"/>
        <w:rPr>
          <w:color w:val="000000" w:themeColor="text1"/>
        </w:rPr>
      </w:pPr>
      <w:r w:rsidRPr="008A3609">
        <w:rPr>
          <w:b/>
          <w:color w:val="000000" w:themeColor="text1"/>
        </w:rPr>
        <w:tab/>
      </w:r>
      <w:r w:rsidRPr="008A3609">
        <w:rPr>
          <w:color w:val="000000" w:themeColor="text1"/>
        </w:rPr>
        <w:t>Earlier in the twentieth century, Australia had developed a system of industrial linkages determined by necessary settlements.</w:t>
      </w:r>
      <w:r w:rsidRPr="008A3609">
        <w:rPr>
          <w:b/>
          <w:color w:val="000000" w:themeColor="text1"/>
        </w:rPr>
        <w:t xml:space="preserve"> </w:t>
      </w:r>
      <w:r w:rsidR="00C03A70" w:rsidRPr="008A3609">
        <w:rPr>
          <w:color w:val="000000" w:themeColor="text1"/>
        </w:rPr>
        <w:t>This means that in order to settle contradictions and disputes, agencies of state gained authority</w:t>
      </w:r>
      <w:r w:rsidR="00963C41" w:rsidRPr="008A3609">
        <w:rPr>
          <w:color w:val="000000" w:themeColor="text1"/>
        </w:rPr>
        <w:t xml:space="preserve"> and made obligatory agreements which explained wages and conditions of work</w:t>
      </w:r>
      <w:r w:rsidRPr="008A3609">
        <w:rPr>
          <w:color w:val="000000" w:themeColor="text1"/>
        </w:rPr>
        <w:t xml:space="preserve"> </w:t>
      </w:r>
      <w:r w:rsidRPr="008A3609">
        <w:rPr>
          <w:color w:val="000000" w:themeColor="text1"/>
        </w:rPr>
        <w:fldChar w:fldCharType="begin"/>
      </w:r>
      <w:r w:rsidR="00277599" w:rsidRPr="008A3609">
        <w:rPr>
          <w:color w:val="000000" w:themeColor="text1"/>
        </w:rPr>
        <w:instrText xml:space="preserve"> ADDIN ZOTERO_ITEM CSL_CITATION {"citationID":"4iOpIG6V","properties":{"formattedCitation":"(Gooderham, n.d.)","plainCitation":"(Gooderham, n.d.)","noteIndex":0},"citationItems":[{"id":6,"uris":["http://zotero.org/users/local/GFCVwQZA/items/VFWYJ234"],"uri":["http://zotero.org/users/local/GFCVwQZA/items/VFWYJ234"],"itemData":{"id":6,"type":"article-journal","title":"National Embeddedness and Calculative HRM in US Subsidiaries in Europe and Australia","page":"35","source":"Zotero","language":"en","author":[{"family":"Gooderham","given":"Paul"}]}}],"schema":"https://github.com/citation-style-language/schema/raw/master/csl-citation.json"} </w:instrText>
      </w:r>
      <w:r w:rsidRPr="008A3609">
        <w:rPr>
          <w:color w:val="000000" w:themeColor="text1"/>
        </w:rPr>
        <w:fldChar w:fldCharType="separate"/>
      </w:r>
      <w:r w:rsidR="00277599" w:rsidRPr="008A3609">
        <w:rPr>
          <w:color w:val="000000" w:themeColor="text1"/>
        </w:rPr>
        <w:t>(Gooderham, n.d.)</w:t>
      </w:r>
      <w:r w:rsidRPr="008A3609">
        <w:rPr>
          <w:color w:val="000000" w:themeColor="text1"/>
        </w:rPr>
        <w:fldChar w:fldCharType="end"/>
      </w:r>
      <w:r w:rsidRPr="008A3609">
        <w:rPr>
          <w:color w:val="000000" w:themeColor="text1"/>
        </w:rPr>
        <w:t>.</w:t>
      </w:r>
      <w:r w:rsidR="00963C41" w:rsidRPr="008A3609">
        <w:rPr>
          <w:color w:val="000000" w:themeColor="text1"/>
        </w:rPr>
        <w:t xml:space="preserve"> Australians have developed a system of bargaining </w:t>
      </w:r>
      <w:r w:rsidR="00866712" w:rsidRPr="008A3609">
        <w:rPr>
          <w:color w:val="000000" w:themeColor="text1"/>
        </w:rPr>
        <w:t>which is collective in nature</w:t>
      </w:r>
      <w:r w:rsidR="00A53B93" w:rsidRPr="008A3609">
        <w:rPr>
          <w:color w:val="000000" w:themeColor="text1"/>
        </w:rPr>
        <w:t xml:space="preserve"> focusing on combined interactions between industrial tribunals, political processes and parties</w:t>
      </w:r>
      <w:r w:rsidR="00B6457A" w:rsidRPr="008A3609">
        <w:rPr>
          <w:color w:val="000000" w:themeColor="text1"/>
        </w:rPr>
        <w:t xml:space="preserve">. </w:t>
      </w:r>
      <w:r w:rsidR="004477F3" w:rsidRPr="008A3609">
        <w:rPr>
          <w:color w:val="000000" w:themeColor="text1"/>
        </w:rPr>
        <w:t xml:space="preserve">Mediation has been one of those procedures through which parties held their linkages. The connection between parties and arbitration is fluid and distinctive. </w:t>
      </w:r>
      <w:r w:rsidR="00277599" w:rsidRPr="008A3609">
        <w:rPr>
          <w:color w:val="000000" w:themeColor="text1"/>
        </w:rPr>
        <w:t xml:space="preserve">It is not a simple </w:t>
      </w:r>
      <w:r w:rsidR="001850D1" w:rsidRPr="008A3609">
        <w:rPr>
          <w:color w:val="000000" w:themeColor="text1"/>
        </w:rPr>
        <w:t>“</w:t>
      </w:r>
      <w:r w:rsidR="00277599" w:rsidRPr="008A3609">
        <w:rPr>
          <w:color w:val="000000" w:themeColor="text1"/>
        </w:rPr>
        <w:t>order and obey</w:t>
      </w:r>
      <w:r w:rsidR="001850D1" w:rsidRPr="008A3609">
        <w:rPr>
          <w:color w:val="000000" w:themeColor="text1"/>
        </w:rPr>
        <w:t>s"</w:t>
      </w:r>
      <w:r w:rsidR="00277599" w:rsidRPr="008A3609">
        <w:rPr>
          <w:color w:val="000000" w:themeColor="text1"/>
        </w:rPr>
        <w:t xml:space="preserve"> link. </w:t>
      </w:r>
    </w:p>
    <w:p w:rsidR="003F781C" w:rsidRPr="008A3609" w:rsidRDefault="00AC5D98" w:rsidP="008A3609">
      <w:pPr>
        <w:spacing w:line="480" w:lineRule="auto"/>
        <w:rPr>
          <w:color w:val="000000" w:themeColor="text1"/>
        </w:rPr>
      </w:pPr>
      <w:r w:rsidRPr="008A3609">
        <w:rPr>
          <w:color w:val="000000" w:themeColor="text1"/>
        </w:rPr>
        <w:tab/>
      </w:r>
      <w:r w:rsidR="007F08C4" w:rsidRPr="008A3609">
        <w:rPr>
          <w:color w:val="000000" w:themeColor="text1"/>
        </w:rPr>
        <w:t xml:space="preserve">Sustainability itself is a </w:t>
      </w:r>
      <w:r w:rsidR="00C371AF">
        <w:rPr>
          <w:color w:val="000000" w:themeColor="text1"/>
        </w:rPr>
        <w:t>disputed concept.</w:t>
      </w:r>
      <w:r w:rsidR="00453F35">
        <w:rPr>
          <w:color w:val="000000" w:themeColor="text1"/>
        </w:rPr>
        <w:t xml:space="preserve"> Essentially, three co</w:t>
      </w:r>
      <w:r w:rsidR="0001786D">
        <w:rPr>
          <w:color w:val="000000" w:themeColor="text1"/>
        </w:rPr>
        <w:t>rn</w:t>
      </w:r>
      <w:r w:rsidR="00453F35">
        <w:rPr>
          <w:color w:val="000000" w:themeColor="text1"/>
        </w:rPr>
        <w:t>erstone</w:t>
      </w:r>
      <w:r w:rsidR="00E80DFE">
        <w:rPr>
          <w:color w:val="000000" w:themeColor="text1"/>
        </w:rPr>
        <w:t>s of sustainability dictate the</w:t>
      </w:r>
      <w:r w:rsidR="009C1227">
        <w:rPr>
          <w:color w:val="000000" w:themeColor="text1"/>
        </w:rPr>
        <w:t xml:space="preserve"> </w:t>
      </w:r>
      <w:r w:rsidR="00107F56">
        <w:rPr>
          <w:color w:val="000000" w:themeColor="text1"/>
        </w:rPr>
        <w:t xml:space="preserve">manifestations of </w:t>
      </w:r>
      <w:r w:rsidR="00FA6BEE">
        <w:rPr>
          <w:color w:val="000000" w:themeColor="text1"/>
        </w:rPr>
        <w:t>sustainability</w:t>
      </w:r>
      <w:r w:rsidR="0001786D">
        <w:rPr>
          <w:color w:val="000000" w:themeColor="text1"/>
        </w:rPr>
        <w:t xml:space="preserve"> in the corporate settings which are stipulated as the triple botto</w:t>
      </w:r>
      <w:r w:rsidR="00C1725B">
        <w:rPr>
          <w:color w:val="000000" w:themeColor="text1"/>
        </w:rPr>
        <w:t xml:space="preserve">m </w:t>
      </w:r>
      <w:r w:rsidR="00D301F3">
        <w:rPr>
          <w:color w:val="000000" w:themeColor="text1"/>
        </w:rPr>
        <w:t>line.</w:t>
      </w:r>
      <w:r w:rsidR="00FA6BEE">
        <w:rPr>
          <w:color w:val="000000" w:themeColor="text1"/>
        </w:rPr>
        <w:t xml:space="preserve"> These elements</w:t>
      </w:r>
      <w:r w:rsidR="00D61681">
        <w:rPr>
          <w:color w:val="000000" w:themeColor="text1"/>
        </w:rPr>
        <w:t xml:space="preserve"> advance to contribute towards meeting the financial goals or to confront the conflict </w:t>
      </w:r>
      <w:r w:rsidR="00FA6BEE">
        <w:rPr>
          <w:color w:val="000000" w:themeColor="text1"/>
        </w:rPr>
        <w:t>associated</w:t>
      </w:r>
      <w:r w:rsidR="00D61681">
        <w:rPr>
          <w:color w:val="000000" w:themeColor="text1"/>
        </w:rPr>
        <w:t xml:space="preserve"> with the</w:t>
      </w:r>
      <w:r w:rsidR="00A126A8">
        <w:rPr>
          <w:color w:val="000000" w:themeColor="text1"/>
        </w:rPr>
        <w:t xml:space="preserve"> </w:t>
      </w:r>
      <w:r w:rsidR="00900260">
        <w:rPr>
          <w:color w:val="000000" w:themeColor="text1"/>
        </w:rPr>
        <w:t>paradig</w:t>
      </w:r>
      <w:r w:rsidR="00774FD7">
        <w:rPr>
          <w:color w:val="000000" w:themeColor="text1"/>
        </w:rPr>
        <w:t>m</w:t>
      </w:r>
      <w:r w:rsidR="00900260">
        <w:rPr>
          <w:color w:val="000000" w:themeColor="text1"/>
        </w:rPr>
        <w:t xml:space="preserve"> of </w:t>
      </w:r>
      <w:r w:rsidR="00FA6BEE">
        <w:rPr>
          <w:color w:val="000000" w:themeColor="text1"/>
        </w:rPr>
        <w:t>investment</w:t>
      </w:r>
      <w:r w:rsidR="00900260">
        <w:rPr>
          <w:color w:val="000000" w:themeColor="text1"/>
        </w:rPr>
        <w:t xml:space="preserve"> and financial structure.</w:t>
      </w:r>
      <w:r w:rsidR="006A7747">
        <w:rPr>
          <w:color w:val="000000" w:themeColor="text1"/>
        </w:rPr>
        <w:t xml:space="preserve"> </w:t>
      </w:r>
      <w:r w:rsidR="00DD0F11" w:rsidRPr="008A3609">
        <w:rPr>
          <w:color w:val="000000" w:themeColor="text1"/>
        </w:rPr>
        <w:t xml:space="preserve">Highly referenced and quoted the definition of sustainability can be obtained from </w:t>
      </w:r>
      <w:r w:rsidR="00456DBB">
        <w:rPr>
          <w:color w:val="000000" w:themeColor="text1"/>
        </w:rPr>
        <w:t xml:space="preserve">the </w:t>
      </w:r>
      <w:r w:rsidR="00DD0F11" w:rsidRPr="008A3609">
        <w:rPr>
          <w:color w:val="000000" w:themeColor="text1"/>
        </w:rPr>
        <w:t>World Commission on Environment and Development (WCED)</w:t>
      </w:r>
      <w:r w:rsidR="00481516" w:rsidRPr="008A3609">
        <w:rPr>
          <w:color w:val="000000" w:themeColor="text1"/>
        </w:rPr>
        <w:t xml:space="preserve"> which reports on social, environmental, and aspects of economics in development which is sustainable such as the concept of limitations of the resource (land, waste, materials and energy)</w:t>
      </w:r>
      <w:r w:rsidR="000D733C" w:rsidRPr="008A3609">
        <w:rPr>
          <w:color w:val="000000" w:themeColor="text1"/>
        </w:rPr>
        <w:t xml:space="preserve"> </w:t>
      </w:r>
      <w:r w:rsidR="000D733C" w:rsidRPr="008A3609">
        <w:rPr>
          <w:color w:val="000000" w:themeColor="text1"/>
        </w:rPr>
        <w:fldChar w:fldCharType="begin"/>
      </w:r>
      <w:r w:rsidR="000D733C" w:rsidRPr="008A3609">
        <w:rPr>
          <w:color w:val="000000" w:themeColor="text1"/>
        </w:rPr>
        <w:instrText xml:space="preserve"> ADDIN ZOTERO_ITEM CSL_CITATION {"citationID":"NMe2ZaJn","properties":{"formattedCitation":"(Stubbs and Cocklin, 2008)","plainCitation":"(Stubbs and Cocklin, 2008)","noteIndex":0},"citationItems":[{"id":8,"uris":["http://zotero.org/users/local/GFCVwQZA/items/3T5B2KB6"],"uri":["http://zotero.org/users/local/GFCVwQZA/items/3T5B2KB6"],"itemData":{"id":8,"type":"article-journal","title":"Conceptualizing a “Sustainability Business Model”","container-title":"Organization &amp; Environment","page":"103-127","volume":"21","issue":"2","source":"DOI.org (Crossref)","DOI":"10.1177/1086026608318042","ISSN":"1086-0266, 1552-7417","language":"en","author":[{"family":"Stubbs","given":"Wendy"},{"family":"Cocklin","given":"Chris"}],"issued":{"date-parts":[["2008",6]]}}}],"schema":"https://github.com/citation-style-language/schema/raw/master/csl-citation.json"} </w:instrText>
      </w:r>
      <w:r w:rsidR="000D733C" w:rsidRPr="008A3609">
        <w:rPr>
          <w:color w:val="000000" w:themeColor="text1"/>
        </w:rPr>
        <w:fldChar w:fldCharType="separate"/>
      </w:r>
      <w:r w:rsidR="000D733C" w:rsidRPr="008A3609">
        <w:rPr>
          <w:color w:val="000000" w:themeColor="text1"/>
        </w:rPr>
        <w:t>(Stubbs and Cocklin, 2008)</w:t>
      </w:r>
      <w:r w:rsidR="000D733C" w:rsidRPr="008A3609">
        <w:rPr>
          <w:color w:val="000000" w:themeColor="text1"/>
        </w:rPr>
        <w:fldChar w:fldCharType="end"/>
      </w:r>
      <w:r w:rsidR="00481516" w:rsidRPr="008A3609">
        <w:rPr>
          <w:color w:val="000000" w:themeColor="text1"/>
        </w:rPr>
        <w:t xml:space="preserve">. </w:t>
      </w:r>
      <w:r w:rsidRPr="008A3609">
        <w:rPr>
          <w:color w:val="000000" w:themeColor="text1"/>
        </w:rPr>
        <w:t>The key factors required for retention of local capital are as follows:</w:t>
      </w:r>
    </w:p>
    <w:p w:rsidR="003F781C" w:rsidRPr="008A3609" w:rsidRDefault="00AC5D98" w:rsidP="008A3609">
      <w:pPr>
        <w:pStyle w:val="ListParagraph"/>
        <w:numPr>
          <w:ilvl w:val="0"/>
          <w:numId w:val="4"/>
        </w:numPr>
        <w:spacing w:line="480" w:lineRule="auto"/>
        <w:rPr>
          <w:color w:val="000000" w:themeColor="text1"/>
        </w:rPr>
      </w:pPr>
      <w:r w:rsidRPr="008A3609">
        <w:rPr>
          <w:color w:val="000000" w:themeColor="text1"/>
        </w:rPr>
        <w:t xml:space="preserve">Organizations </w:t>
      </w:r>
      <w:r w:rsidR="00ED14CF" w:rsidRPr="008A3609">
        <w:rPr>
          <w:color w:val="000000" w:themeColor="text1"/>
        </w:rPr>
        <w:t>which work for the common benefit of several multiple stakeholders.</w:t>
      </w:r>
    </w:p>
    <w:p w:rsidR="00ED14CF" w:rsidRPr="008A3609" w:rsidRDefault="00AC5D98" w:rsidP="008A3609">
      <w:pPr>
        <w:pStyle w:val="ListParagraph"/>
        <w:numPr>
          <w:ilvl w:val="0"/>
          <w:numId w:val="4"/>
        </w:numPr>
        <w:spacing w:line="480" w:lineRule="auto"/>
        <w:rPr>
          <w:color w:val="000000" w:themeColor="text1"/>
        </w:rPr>
      </w:pPr>
      <w:r w:rsidRPr="008A3609">
        <w:rPr>
          <w:color w:val="000000" w:themeColor="text1"/>
        </w:rPr>
        <w:lastRenderedPageBreak/>
        <w:t xml:space="preserve">Organizations which work in synchronizing manner to </w:t>
      </w:r>
      <w:r w:rsidR="001203C0" w:rsidRPr="008A3609">
        <w:rPr>
          <w:color w:val="000000" w:themeColor="text1"/>
        </w:rPr>
        <w:t xml:space="preserve">create synergy in </w:t>
      </w:r>
      <w:r w:rsidRPr="008A3609">
        <w:rPr>
          <w:color w:val="000000" w:themeColor="text1"/>
        </w:rPr>
        <w:t>achiev</w:t>
      </w:r>
      <w:r w:rsidR="001203C0" w:rsidRPr="008A3609">
        <w:rPr>
          <w:color w:val="000000" w:themeColor="text1"/>
        </w:rPr>
        <w:t>ing</w:t>
      </w:r>
      <w:r w:rsidRPr="008A3609">
        <w:rPr>
          <w:color w:val="000000" w:themeColor="text1"/>
        </w:rPr>
        <w:t xml:space="preserve"> environmental, cultural, social and economic outcomes.</w:t>
      </w:r>
    </w:p>
    <w:p w:rsidR="000D733C" w:rsidRPr="008A3609" w:rsidRDefault="00AC5D98" w:rsidP="008A3609">
      <w:pPr>
        <w:pStyle w:val="ListParagraph"/>
        <w:numPr>
          <w:ilvl w:val="0"/>
          <w:numId w:val="4"/>
        </w:numPr>
        <w:spacing w:line="480" w:lineRule="auto"/>
        <w:rPr>
          <w:color w:val="000000" w:themeColor="text1"/>
        </w:rPr>
      </w:pPr>
      <w:r w:rsidRPr="008A3609">
        <w:rPr>
          <w:color w:val="000000" w:themeColor="text1"/>
        </w:rPr>
        <w:t>Organizations which set and achieve short term milestones and objectives in order to achieve social, economic, sociocultural and environmental outcomes.</w:t>
      </w:r>
    </w:p>
    <w:p w:rsidR="00277599" w:rsidRPr="008A3609" w:rsidRDefault="00AC5D98" w:rsidP="008A3609">
      <w:pPr>
        <w:spacing w:line="480" w:lineRule="auto"/>
        <w:rPr>
          <w:color w:val="000000" w:themeColor="text1"/>
        </w:rPr>
      </w:pPr>
      <w:r w:rsidRPr="008A3609">
        <w:rPr>
          <w:color w:val="000000" w:themeColor="text1"/>
        </w:rPr>
        <w:t xml:space="preserve"> </w:t>
      </w:r>
    </w:p>
    <w:p w:rsidR="00011A08" w:rsidRPr="008A3609" w:rsidRDefault="00AC5D98" w:rsidP="008A3609">
      <w:pPr>
        <w:spacing w:line="480" w:lineRule="auto"/>
        <w:rPr>
          <w:b/>
          <w:color w:val="000000" w:themeColor="text1"/>
        </w:rPr>
      </w:pPr>
      <w:r w:rsidRPr="008A3609">
        <w:rPr>
          <w:b/>
          <w:color w:val="000000" w:themeColor="text1"/>
        </w:rPr>
        <w:t xml:space="preserve">Impact of Australian International human resource management practices </w:t>
      </w:r>
      <w:r w:rsidR="000F4AB6" w:rsidRPr="008A3609">
        <w:rPr>
          <w:b/>
          <w:color w:val="000000" w:themeColor="text1"/>
        </w:rPr>
        <w:t xml:space="preserve">on </w:t>
      </w:r>
      <w:r w:rsidRPr="008A3609">
        <w:rPr>
          <w:b/>
          <w:color w:val="000000" w:themeColor="text1"/>
        </w:rPr>
        <w:t>the establishment of the Brazilian subsidiary</w:t>
      </w:r>
    </w:p>
    <w:p w:rsidR="00011A08" w:rsidRPr="008A3609" w:rsidRDefault="00AC5D98" w:rsidP="008A3609">
      <w:pPr>
        <w:spacing w:line="480" w:lineRule="auto"/>
        <w:rPr>
          <w:color w:val="000000" w:themeColor="text1"/>
        </w:rPr>
      </w:pPr>
      <w:r w:rsidRPr="008A3609">
        <w:rPr>
          <w:b/>
          <w:color w:val="000000" w:themeColor="text1"/>
        </w:rPr>
        <w:tab/>
      </w:r>
      <w:r w:rsidRPr="008A3609">
        <w:rPr>
          <w:color w:val="000000" w:themeColor="text1"/>
        </w:rPr>
        <w:t>AUSSIE Bank</w:t>
      </w:r>
      <w:r w:rsidR="00AE597F" w:rsidRPr="008A3609">
        <w:rPr>
          <w:color w:val="000000" w:themeColor="text1"/>
        </w:rPr>
        <w:t xml:space="preserve"> </w:t>
      </w:r>
      <w:r w:rsidR="00021A8C" w:rsidRPr="008A3609">
        <w:rPr>
          <w:color w:val="000000" w:themeColor="text1"/>
        </w:rPr>
        <w:t xml:space="preserve">is a </w:t>
      </w:r>
      <w:r w:rsidR="008A19B4" w:rsidRPr="008A3609">
        <w:rPr>
          <w:color w:val="000000" w:themeColor="text1"/>
        </w:rPr>
        <w:t>commercial</w:t>
      </w:r>
      <w:r w:rsidR="00021A8C" w:rsidRPr="008A3609">
        <w:rPr>
          <w:color w:val="000000" w:themeColor="text1"/>
        </w:rPr>
        <w:t xml:space="preserve"> bank. Local communities can own a community branch of AUSSIE bank. Funds are raised by the community bank's workplace, support and infrastructure. Incorporation of decision, to own and establish subsidiary of bank in Brazil, in accordance with human resource practices demands consideration of locally owned community banks in Brazil in particular vicinity (town, city or district of Brazil) since approval for opening of particular type of bank subsidiary is required to be taken by Central bank of Brazil</w:t>
      </w:r>
      <w:r w:rsidR="000F0D03" w:rsidRPr="008A3609">
        <w:rPr>
          <w:color w:val="000000" w:themeColor="text1"/>
        </w:rPr>
        <w:t xml:space="preserve"> which would address following questions:</w:t>
      </w:r>
    </w:p>
    <w:p w:rsidR="000F0D03" w:rsidRPr="008A3609" w:rsidRDefault="00AC5D98" w:rsidP="008A3609">
      <w:pPr>
        <w:pStyle w:val="ListParagraph"/>
        <w:numPr>
          <w:ilvl w:val="0"/>
          <w:numId w:val="2"/>
        </w:numPr>
        <w:spacing w:line="480" w:lineRule="auto"/>
        <w:rPr>
          <w:color w:val="000000" w:themeColor="text1"/>
        </w:rPr>
      </w:pPr>
      <w:r w:rsidRPr="008A3609">
        <w:rPr>
          <w:color w:val="000000" w:themeColor="text1"/>
        </w:rPr>
        <w:t>What is the population of that vicinity?</w:t>
      </w:r>
    </w:p>
    <w:p w:rsidR="002402B7" w:rsidRPr="008A3609" w:rsidRDefault="00AC5D98" w:rsidP="008A3609">
      <w:pPr>
        <w:pStyle w:val="ListParagraph"/>
        <w:numPr>
          <w:ilvl w:val="0"/>
          <w:numId w:val="2"/>
        </w:numPr>
        <w:spacing w:line="480" w:lineRule="auto"/>
        <w:rPr>
          <w:color w:val="000000" w:themeColor="text1"/>
        </w:rPr>
      </w:pPr>
      <w:r w:rsidRPr="008A3609">
        <w:rPr>
          <w:color w:val="000000" w:themeColor="text1"/>
        </w:rPr>
        <w:t>How many branches are already operative n that vicinity?</w:t>
      </w:r>
    </w:p>
    <w:p w:rsidR="002402B7" w:rsidRPr="008A3609" w:rsidRDefault="00AC5D98" w:rsidP="008A3609">
      <w:pPr>
        <w:pStyle w:val="ListParagraph"/>
        <w:numPr>
          <w:ilvl w:val="0"/>
          <w:numId w:val="2"/>
        </w:numPr>
        <w:spacing w:line="480" w:lineRule="auto"/>
        <w:rPr>
          <w:color w:val="000000" w:themeColor="text1"/>
        </w:rPr>
      </w:pPr>
      <w:r w:rsidRPr="008A3609">
        <w:rPr>
          <w:color w:val="000000" w:themeColor="text1"/>
        </w:rPr>
        <w:t>What is the nature (commercial, agricultural or industrial) of that area?</w:t>
      </w:r>
    </w:p>
    <w:p w:rsidR="0053799F" w:rsidRPr="008A3609" w:rsidRDefault="00AC5D98" w:rsidP="008A3609">
      <w:pPr>
        <w:pStyle w:val="ListParagraph"/>
        <w:numPr>
          <w:ilvl w:val="0"/>
          <w:numId w:val="2"/>
        </w:numPr>
        <w:spacing w:line="480" w:lineRule="auto"/>
        <w:rPr>
          <w:color w:val="000000" w:themeColor="text1"/>
        </w:rPr>
      </w:pPr>
      <w:r w:rsidRPr="008A3609">
        <w:rPr>
          <w:color w:val="000000" w:themeColor="text1"/>
        </w:rPr>
        <w:t>Availability of means of transportation in that area?</w:t>
      </w:r>
    </w:p>
    <w:p w:rsidR="008A19B4" w:rsidRPr="008A3609" w:rsidRDefault="00AC5D98" w:rsidP="008A3609">
      <w:pPr>
        <w:pStyle w:val="ListParagraph"/>
        <w:numPr>
          <w:ilvl w:val="0"/>
          <w:numId w:val="2"/>
        </w:numPr>
        <w:spacing w:line="480" w:lineRule="auto"/>
        <w:rPr>
          <w:color w:val="000000" w:themeColor="text1"/>
        </w:rPr>
      </w:pPr>
      <w:r w:rsidRPr="008A3609">
        <w:rPr>
          <w:color w:val="000000" w:themeColor="text1"/>
        </w:rPr>
        <w:t>What is business and deposit potential of that area?</w:t>
      </w:r>
    </w:p>
    <w:p w:rsidR="008A19B4" w:rsidRPr="008A3609" w:rsidRDefault="00AC5D98" w:rsidP="008A3609">
      <w:pPr>
        <w:pStyle w:val="ListParagraph"/>
        <w:numPr>
          <w:ilvl w:val="0"/>
          <w:numId w:val="2"/>
        </w:numPr>
        <w:spacing w:line="480" w:lineRule="auto"/>
        <w:rPr>
          <w:color w:val="000000" w:themeColor="text1"/>
        </w:rPr>
      </w:pPr>
      <w:r w:rsidRPr="008A3609">
        <w:rPr>
          <w:color w:val="000000" w:themeColor="text1"/>
        </w:rPr>
        <w:t>Any other major and significant considerations</w:t>
      </w:r>
    </w:p>
    <w:p w:rsidR="008A19B4" w:rsidRPr="008A3609" w:rsidRDefault="00AC5D98" w:rsidP="008A3609">
      <w:pPr>
        <w:spacing w:line="480" w:lineRule="auto"/>
        <w:ind w:firstLine="360"/>
        <w:rPr>
          <w:color w:val="000000" w:themeColor="text1"/>
        </w:rPr>
      </w:pPr>
      <w:r w:rsidRPr="008A3609">
        <w:rPr>
          <w:color w:val="000000" w:themeColor="text1"/>
        </w:rPr>
        <w:t xml:space="preserve">AUSSIE Bank is a major shareholder of Australian stock exchange, aiming to provide capital to small and medium enterprises that have not been provided good services by the capital markets in history. Funds of regional development of AUSSIE Bank </w:t>
      </w:r>
      <w:r w:rsidR="00211E3F" w:rsidRPr="008A3609">
        <w:rPr>
          <w:color w:val="000000" w:themeColor="text1"/>
        </w:rPr>
        <w:t xml:space="preserve">provides a framework for </w:t>
      </w:r>
      <w:r w:rsidR="00211E3F" w:rsidRPr="008A3609">
        <w:rPr>
          <w:color w:val="000000" w:themeColor="text1"/>
        </w:rPr>
        <w:lastRenderedPageBreak/>
        <w:t>facilitating the investment in regional focused and flourishing businesses requiring additional equity to acquire complete potential.</w:t>
      </w:r>
      <w:r w:rsidR="00D92B1E" w:rsidRPr="008A3609">
        <w:rPr>
          <w:color w:val="000000" w:themeColor="text1"/>
        </w:rPr>
        <w:t xml:space="preserve"> </w:t>
      </w:r>
      <w:r w:rsidRPr="008A3609">
        <w:rPr>
          <w:color w:val="000000" w:themeColor="text1"/>
        </w:rPr>
        <w:t xml:space="preserve"> </w:t>
      </w:r>
    </w:p>
    <w:p w:rsidR="007C0305" w:rsidRPr="008A3609" w:rsidRDefault="00AC5D98" w:rsidP="008A3609">
      <w:pPr>
        <w:spacing w:line="480" w:lineRule="auto"/>
        <w:ind w:firstLine="360"/>
        <w:rPr>
          <w:color w:val="000000" w:themeColor="text1"/>
        </w:rPr>
      </w:pPr>
      <w:r w:rsidRPr="008A3609">
        <w:rPr>
          <w:color w:val="000000" w:themeColor="text1"/>
        </w:rPr>
        <w:tab/>
        <w:t xml:space="preserve">This practice is in contrast to Brazilian organizational culture where extensive documentation for credit approval is required by the Central bank of Brazil. </w:t>
      </w:r>
      <w:r w:rsidR="004D486D" w:rsidRPr="008A3609">
        <w:rPr>
          <w:color w:val="000000" w:themeColor="text1"/>
        </w:rPr>
        <w:t>A credit history of five-year account maintenance is required for loan approval in Brazil banking industry which is in contrast to AUSSIE Bank lending the home loans to tenants of public housing</w:t>
      </w:r>
      <w:r w:rsidRPr="008A3609">
        <w:rPr>
          <w:color w:val="000000" w:themeColor="text1"/>
        </w:rPr>
        <w:t xml:space="preserve"> to buy their own homes</w:t>
      </w:r>
      <w:r w:rsidR="004D486D" w:rsidRPr="008A3609">
        <w:rPr>
          <w:color w:val="000000" w:themeColor="text1"/>
        </w:rPr>
        <w:t>.</w:t>
      </w:r>
    </w:p>
    <w:p w:rsidR="00D0167B" w:rsidRPr="008A3609" w:rsidRDefault="00AC5D98" w:rsidP="008A3609">
      <w:pPr>
        <w:spacing w:line="480" w:lineRule="auto"/>
        <w:ind w:firstLine="360"/>
        <w:rPr>
          <w:color w:val="000000" w:themeColor="text1"/>
        </w:rPr>
      </w:pPr>
      <w:r w:rsidRPr="008A3609">
        <w:rPr>
          <w:color w:val="000000" w:themeColor="text1"/>
        </w:rPr>
        <w:tab/>
      </w:r>
      <w:r w:rsidR="006F1DCB" w:rsidRPr="008A3609">
        <w:rPr>
          <w:color w:val="000000" w:themeColor="text1"/>
        </w:rPr>
        <w:t>Cultural context must be considered while designing compensation strategies</w:t>
      </w:r>
      <w:r w:rsidR="00D42773" w:rsidRPr="008A3609">
        <w:rPr>
          <w:color w:val="000000" w:themeColor="text1"/>
        </w:rPr>
        <w:t>. However,</w:t>
      </w:r>
      <w:r w:rsidRPr="008A3609">
        <w:rPr>
          <w:color w:val="000000" w:themeColor="text1"/>
        </w:rPr>
        <w:t xml:space="preserve"> </w:t>
      </w:r>
      <w:r w:rsidR="006C3770">
        <w:rPr>
          <w:color w:val="000000" w:themeColor="text1"/>
        </w:rPr>
        <w:t>g</w:t>
      </w:r>
      <w:r w:rsidR="00796890" w:rsidRPr="008A3609">
        <w:rPr>
          <w:color w:val="000000" w:themeColor="text1"/>
        </w:rPr>
        <w:t>reater consistency has been observed while designing strategies related to compensation in Australia</w:t>
      </w:r>
      <w:r w:rsidR="006C3770">
        <w:rPr>
          <w:color w:val="000000" w:themeColor="text1"/>
        </w:rPr>
        <w:t xml:space="preserve"> </w:t>
      </w:r>
      <w:r w:rsidR="006C3770">
        <w:rPr>
          <w:color w:val="000000" w:themeColor="text1"/>
        </w:rPr>
        <w:t>(Gomez, 1991</w:t>
      </w:r>
      <w:r w:rsidR="006C3770">
        <w:rPr>
          <w:color w:val="000000" w:themeColor="text1"/>
        </w:rPr>
        <w:t>)</w:t>
      </w:r>
      <w:r w:rsidR="00796890" w:rsidRPr="008A3609">
        <w:rPr>
          <w:color w:val="000000" w:themeColor="text1"/>
        </w:rPr>
        <w:t xml:space="preserve">. </w:t>
      </w:r>
      <w:r w:rsidR="00A76AD7" w:rsidRPr="008A3609">
        <w:rPr>
          <w:color w:val="000000" w:themeColor="text1"/>
        </w:rPr>
        <w:t xml:space="preserve">Regarding compensation strategies, every year in Australia, there is no </w:t>
      </w:r>
      <w:r w:rsidR="00E84C04" w:rsidRPr="008A3609">
        <w:rPr>
          <w:color w:val="000000" w:themeColor="text1"/>
        </w:rPr>
        <w:t xml:space="preserve">substantial </w:t>
      </w:r>
      <w:r w:rsidR="00A76AD7" w:rsidRPr="008A3609">
        <w:rPr>
          <w:color w:val="000000" w:themeColor="text1"/>
        </w:rPr>
        <w:t>increase in compensation due to unchanged inflation rates which is in contrast to human resource management practices of Brazil where employees of the banking industry have the only attraction of target bonuses when accomplished.</w:t>
      </w:r>
      <w:r w:rsidR="00B43064" w:rsidRPr="008A3609">
        <w:rPr>
          <w:color w:val="000000" w:themeColor="text1"/>
        </w:rPr>
        <w:t xml:space="preserve"> Here the parent bank’s management</w:t>
      </w:r>
      <w:r w:rsidR="00A76AD7" w:rsidRPr="008A3609">
        <w:rPr>
          <w:color w:val="000000" w:themeColor="text1"/>
        </w:rPr>
        <w:t xml:space="preserve"> </w:t>
      </w:r>
      <w:r w:rsidR="00B43064" w:rsidRPr="008A3609">
        <w:rPr>
          <w:color w:val="000000" w:themeColor="text1"/>
        </w:rPr>
        <w:t>would need to revitalize their strategies accordingly to the new country's banking regulations</w:t>
      </w:r>
      <w:r w:rsidR="00137430" w:rsidRPr="008A3609">
        <w:rPr>
          <w:color w:val="000000" w:themeColor="text1"/>
        </w:rPr>
        <w:t xml:space="preserve">. </w:t>
      </w:r>
      <w:r w:rsidR="0060628E" w:rsidRPr="008A3609">
        <w:rPr>
          <w:color w:val="000000" w:themeColor="text1"/>
        </w:rPr>
        <w:t xml:space="preserve">Conflicts, differences, </w:t>
      </w:r>
      <w:r w:rsidR="00B853DF" w:rsidRPr="008A3609">
        <w:rPr>
          <w:color w:val="000000" w:themeColor="text1"/>
        </w:rPr>
        <w:t>strains</w:t>
      </w:r>
      <w:r w:rsidR="0060628E" w:rsidRPr="008A3609">
        <w:rPr>
          <w:color w:val="000000" w:themeColor="text1"/>
        </w:rPr>
        <w:t xml:space="preserve"> and contradictions in transferring of values of sustainability from headquarters of the parent organization or foreign subsidiary can be described as inevitable.</w:t>
      </w:r>
      <w:r w:rsidR="001303AA" w:rsidRPr="008A3609">
        <w:rPr>
          <w:color w:val="000000" w:themeColor="text1"/>
        </w:rPr>
        <w:t xml:space="preserve"> Some norms, cultures and values have a different meaning in human resource management practices</w:t>
      </w:r>
      <w:r w:rsidR="0060628E" w:rsidRPr="008A3609">
        <w:rPr>
          <w:color w:val="000000" w:themeColor="text1"/>
        </w:rPr>
        <w:t xml:space="preserve"> </w:t>
      </w:r>
      <w:r w:rsidR="001303AA" w:rsidRPr="008A3609">
        <w:rPr>
          <w:color w:val="000000" w:themeColor="text1"/>
        </w:rPr>
        <w:t xml:space="preserve">of Brazil and need to be exemplified through best practices. </w:t>
      </w:r>
      <w:r w:rsidR="003F781C" w:rsidRPr="008A3609">
        <w:rPr>
          <w:color w:val="000000" w:themeColor="text1"/>
        </w:rPr>
        <w:t xml:space="preserve"> </w:t>
      </w:r>
      <w:r w:rsidR="003F781C" w:rsidRPr="008A3609">
        <w:rPr>
          <w:b/>
          <w:i/>
          <w:color w:val="000000" w:themeColor="text1"/>
        </w:rPr>
        <w:fldChar w:fldCharType="begin"/>
      </w:r>
      <w:r w:rsidR="001F1B33" w:rsidRPr="008A3609">
        <w:rPr>
          <w:b/>
          <w:i/>
          <w:color w:val="000000" w:themeColor="text1"/>
        </w:rPr>
        <w:instrText xml:space="preserve"> ADDIN ZOTERO_ITEM CSL_CITATION {"citationID":"KpXdcJzh","properties":{"formattedCitation":"(Wehling et al., 2009)","plainCitation":"(Wehling et al., 2009)","noteIndex":0},"citationItems":[{"id":"MDSEMsFl/8xa2VsiM","uris":["http://zotero.org/users/local/uHsb2Xzj/items/QSAAZFJ5"],"uri":["http://zotero.org/users/local/uHsb2Xzj/items/QSAAZFJ5"],"itemData":{"id":240,"type":"article-journal","title":"An exploratory study of the role of HRM and the transfer of German MNC sustainability values to Brazil","container-title":"European Journal of International Management","page":"176-198","volume":"3","issue":"2","author":[{"family":"Wehling","given":"Claudia"},{"family":"Guanipa Hernandez","given":"Andrea"},{"family":"Osland","given":"Joyce"},{"family":"Osland","given":"Asbjorn"},{"family":"Deller","given":"Jurgen"},{"family":"Tanure","given":"Betania"},{"family":"Neto","given":"Antonio"},{"family":"Sairaj","given":"Anu"}],"issued":{"date-parts":[["2009"]]}}}],"schema":"https://github.com/citation-style-language/schema/raw/master/csl-citation.json"} </w:instrText>
      </w:r>
      <w:r w:rsidR="003F781C" w:rsidRPr="008A3609">
        <w:rPr>
          <w:b/>
          <w:i/>
          <w:color w:val="000000" w:themeColor="text1"/>
        </w:rPr>
        <w:fldChar w:fldCharType="separate"/>
      </w:r>
      <w:r w:rsidR="003F781C" w:rsidRPr="008A3609">
        <w:rPr>
          <w:color w:val="000000" w:themeColor="text1"/>
        </w:rPr>
        <w:t>(Wehling et al., 2009)</w:t>
      </w:r>
      <w:r w:rsidR="003F781C" w:rsidRPr="008A3609">
        <w:rPr>
          <w:b/>
          <w:i/>
          <w:color w:val="000000" w:themeColor="text1"/>
        </w:rPr>
        <w:fldChar w:fldCharType="end"/>
      </w:r>
      <w:r w:rsidR="00B43064" w:rsidRPr="008A3609">
        <w:rPr>
          <w:color w:val="000000" w:themeColor="text1"/>
        </w:rPr>
        <w:t>.</w:t>
      </w:r>
      <w:r w:rsidR="004D486D" w:rsidRPr="008A3609">
        <w:rPr>
          <w:color w:val="000000" w:themeColor="text1"/>
        </w:rPr>
        <w:t xml:space="preserve"> </w:t>
      </w:r>
    </w:p>
    <w:p w:rsidR="0095037F" w:rsidRPr="008A3609" w:rsidRDefault="00AC5D98" w:rsidP="008A3609">
      <w:pPr>
        <w:spacing w:line="480" w:lineRule="auto"/>
        <w:ind w:firstLine="360"/>
        <w:rPr>
          <w:color w:val="000000" w:themeColor="text1"/>
        </w:rPr>
      </w:pPr>
      <w:r w:rsidRPr="008A3609">
        <w:rPr>
          <w:color w:val="000000" w:themeColor="text1"/>
        </w:rPr>
        <w:tab/>
        <w:t>Expansion of business operations in Brazil would require AUSSIE Bank to consider different benefits which are derived from sustainability mentioned as follows:</w:t>
      </w:r>
      <w:r w:rsidR="001303AA" w:rsidRPr="008A3609">
        <w:rPr>
          <w:color w:val="000000" w:themeColor="text1"/>
        </w:rPr>
        <w:t xml:space="preserve"> Conflicts arise due to the different style of implementation of rules and regulations by the foreign subsidiar</w:t>
      </w:r>
      <w:r w:rsidR="00B853DF">
        <w:rPr>
          <w:color w:val="000000" w:themeColor="text1"/>
        </w:rPr>
        <w:t>y or sometimes subsidiary does no</w:t>
      </w:r>
      <w:r w:rsidR="001303AA" w:rsidRPr="008A3609">
        <w:rPr>
          <w:color w:val="000000" w:themeColor="text1"/>
        </w:rPr>
        <w:t xml:space="preserve">t know implementation procedure of strategies </w:t>
      </w:r>
      <w:r w:rsidR="00B853DF">
        <w:rPr>
          <w:color w:val="000000" w:themeColor="text1"/>
        </w:rPr>
        <w:t xml:space="preserve">proposed by the parent company. </w:t>
      </w:r>
      <w:r w:rsidR="00B570ED" w:rsidRPr="008A3609">
        <w:rPr>
          <w:color w:val="000000" w:themeColor="text1"/>
        </w:rPr>
        <w:t xml:space="preserve">Consistency and methodical way of implementing the values, norms and culture </w:t>
      </w:r>
      <w:r w:rsidR="00B570ED" w:rsidRPr="008A3609">
        <w:rPr>
          <w:color w:val="000000" w:themeColor="text1"/>
        </w:rPr>
        <w:lastRenderedPageBreak/>
        <w:t xml:space="preserve">of parent organization in foreign subsidiary needs to be understood clearly </w:t>
      </w:r>
      <w:r w:rsidR="00923281" w:rsidRPr="008A3609">
        <w:rPr>
          <w:color w:val="000000" w:themeColor="text1"/>
        </w:rPr>
        <w:t xml:space="preserve">so to avoid </w:t>
      </w:r>
      <w:r w:rsidR="00FA6BEE" w:rsidRPr="008A3609">
        <w:rPr>
          <w:color w:val="000000" w:themeColor="text1"/>
        </w:rPr>
        <w:t>hindrance</w:t>
      </w:r>
      <w:r w:rsidR="00923281" w:rsidRPr="008A3609">
        <w:rPr>
          <w:color w:val="000000" w:themeColor="text1"/>
        </w:rPr>
        <w:t xml:space="preserve"> in integration and sustainability vision</w:t>
      </w:r>
      <w:r w:rsidR="00070540" w:rsidRPr="008A3609">
        <w:rPr>
          <w:color w:val="000000" w:themeColor="text1"/>
        </w:rPr>
        <w:t xml:space="preserve"> which are there to complement global trends in human resource management practices</w:t>
      </w:r>
      <w:r w:rsidR="00923281" w:rsidRPr="008A3609">
        <w:rPr>
          <w:color w:val="000000" w:themeColor="text1"/>
        </w:rPr>
        <w:t>.</w:t>
      </w:r>
      <w:r w:rsidR="00F47370" w:rsidRPr="008A3609">
        <w:rPr>
          <w:color w:val="000000" w:themeColor="text1"/>
        </w:rPr>
        <w:t xml:space="preserve"> At times conflicts occur due to failure to implement the needful on priority or failure to distinguish between “urgent and important”.</w:t>
      </w:r>
    </w:p>
    <w:p w:rsidR="0095037F" w:rsidRPr="008A3609" w:rsidRDefault="00AC5D98" w:rsidP="008A3609">
      <w:pPr>
        <w:pStyle w:val="ListParagraph"/>
        <w:numPr>
          <w:ilvl w:val="0"/>
          <w:numId w:val="3"/>
        </w:numPr>
        <w:spacing w:line="480" w:lineRule="auto"/>
        <w:rPr>
          <w:color w:val="000000" w:themeColor="text1"/>
        </w:rPr>
      </w:pPr>
      <w:r w:rsidRPr="008A3609">
        <w:rPr>
          <w:color w:val="000000" w:themeColor="text1"/>
        </w:rPr>
        <w:t>New development of customized consumer products</w:t>
      </w:r>
    </w:p>
    <w:p w:rsidR="0095037F" w:rsidRPr="008A3609" w:rsidRDefault="00AC5D98" w:rsidP="008A3609">
      <w:pPr>
        <w:pStyle w:val="ListParagraph"/>
        <w:numPr>
          <w:ilvl w:val="0"/>
          <w:numId w:val="3"/>
        </w:numPr>
        <w:spacing w:line="480" w:lineRule="auto"/>
        <w:rPr>
          <w:color w:val="000000" w:themeColor="text1"/>
        </w:rPr>
      </w:pPr>
      <w:r w:rsidRPr="008A3609">
        <w:rPr>
          <w:color w:val="000000" w:themeColor="text1"/>
        </w:rPr>
        <w:t>Contribution towards the value of shareholders</w:t>
      </w:r>
    </w:p>
    <w:p w:rsidR="0095037F" w:rsidRPr="008A3609" w:rsidRDefault="00AC5D98" w:rsidP="008A3609">
      <w:pPr>
        <w:pStyle w:val="ListParagraph"/>
        <w:numPr>
          <w:ilvl w:val="0"/>
          <w:numId w:val="3"/>
        </w:numPr>
        <w:spacing w:line="480" w:lineRule="auto"/>
        <w:rPr>
          <w:color w:val="000000" w:themeColor="text1"/>
        </w:rPr>
      </w:pPr>
      <w:r w:rsidRPr="008A3609">
        <w:rPr>
          <w:color w:val="000000" w:themeColor="text1"/>
        </w:rPr>
        <w:t>Reduction in costs and increased efficiency in production</w:t>
      </w:r>
    </w:p>
    <w:p w:rsidR="0095037F" w:rsidRPr="008A3609" w:rsidRDefault="00AC5D98" w:rsidP="008A3609">
      <w:pPr>
        <w:pStyle w:val="ListParagraph"/>
        <w:numPr>
          <w:ilvl w:val="0"/>
          <w:numId w:val="3"/>
        </w:numPr>
        <w:spacing w:line="480" w:lineRule="auto"/>
        <w:rPr>
          <w:color w:val="000000" w:themeColor="text1"/>
        </w:rPr>
      </w:pPr>
      <w:r w:rsidRPr="008A3609">
        <w:rPr>
          <w:color w:val="000000" w:themeColor="text1"/>
        </w:rPr>
        <w:t>Introduction of new and innovative products to the banking industry</w:t>
      </w:r>
    </w:p>
    <w:p w:rsidR="0095037F" w:rsidRPr="008A3609" w:rsidRDefault="00AC5D98" w:rsidP="008A3609">
      <w:pPr>
        <w:pStyle w:val="ListParagraph"/>
        <w:numPr>
          <w:ilvl w:val="0"/>
          <w:numId w:val="3"/>
        </w:numPr>
        <w:spacing w:line="480" w:lineRule="auto"/>
        <w:rPr>
          <w:color w:val="000000" w:themeColor="text1"/>
        </w:rPr>
      </w:pPr>
      <w:r w:rsidRPr="008A3609">
        <w:rPr>
          <w:color w:val="000000" w:themeColor="text1"/>
        </w:rPr>
        <w:t>Reinforcement of employee commitment</w:t>
      </w:r>
    </w:p>
    <w:p w:rsidR="0095037F" w:rsidRPr="008A3609" w:rsidRDefault="00AC5D98" w:rsidP="008A3609">
      <w:pPr>
        <w:pStyle w:val="ListParagraph"/>
        <w:numPr>
          <w:ilvl w:val="0"/>
          <w:numId w:val="3"/>
        </w:numPr>
        <w:spacing w:line="480" w:lineRule="auto"/>
        <w:rPr>
          <w:color w:val="000000" w:themeColor="text1"/>
        </w:rPr>
      </w:pPr>
      <w:r w:rsidRPr="008A3609">
        <w:rPr>
          <w:color w:val="000000" w:themeColor="text1"/>
        </w:rPr>
        <w:t>Reinforcement of leadership in the market</w:t>
      </w:r>
    </w:p>
    <w:p w:rsidR="0095037F" w:rsidRPr="008A3609" w:rsidRDefault="00AC5D98" w:rsidP="008A3609">
      <w:pPr>
        <w:pStyle w:val="ListParagraph"/>
        <w:numPr>
          <w:ilvl w:val="0"/>
          <w:numId w:val="3"/>
        </w:numPr>
        <w:spacing w:line="480" w:lineRule="auto"/>
        <w:rPr>
          <w:color w:val="000000" w:themeColor="text1"/>
        </w:rPr>
      </w:pPr>
      <w:r w:rsidRPr="008A3609">
        <w:rPr>
          <w:color w:val="000000" w:themeColor="text1"/>
        </w:rPr>
        <w:t>Identifying unique selling points according to the new country's environment and building a competitive edge</w:t>
      </w:r>
      <w:r w:rsidR="003F781C" w:rsidRPr="008A3609">
        <w:rPr>
          <w:color w:val="000000" w:themeColor="text1"/>
        </w:rPr>
        <w:t>.</w:t>
      </w:r>
      <w:r w:rsidRPr="008A3609">
        <w:rPr>
          <w:color w:val="000000" w:themeColor="text1"/>
        </w:rPr>
        <w:t xml:space="preserve"> </w:t>
      </w:r>
    </w:p>
    <w:p w:rsidR="0095037F" w:rsidRPr="008A3609" w:rsidRDefault="00AC5D98" w:rsidP="008A3609">
      <w:pPr>
        <w:spacing w:line="480" w:lineRule="auto"/>
        <w:ind w:firstLine="360"/>
        <w:rPr>
          <w:color w:val="000000" w:themeColor="text1"/>
        </w:rPr>
      </w:pPr>
      <w:r w:rsidRPr="008A3609">
        <w:rPr>
          <w:color w:val="000000" w:themeColor="text1"/>
        </w:rPr>
        <w:tab/>
      </w:r>
    </w:p>
    <w:p w:rsidR="00711F62" w:rsidRPr="008A3609" w:rsidRDefault="00AC5D98" w:rsidP="008A3609">
      <w:pPr>
        <w:spacing w:line="480" w:lineRule="auto"/>
        <w:rPr>
          <w:b/>
          <w:i/>
          <w:color w:val="000000" w:themeColor="text1"/>
        </w:rPr>
      </w:pPr>
      <w:r w:rsidRPr="008A3609">
        <w:rPr>
          <w:b/>
          <w:i/>
          <w:color w:val="000000" w:themeColor="text1"/>
        </w:rPr>
        <w:t>Conclusion</w:t>
      </w:r>
    </w:p>
    <w:p w:rsidR="00671943" w:rsidRPr="008A3609" w:rsidRDefault="00AC5D98" w:rsidP="008A3609">
      <w:pPr>
        <w:spacing w:line="480" w:lineRule="auto"/>
        <w:rPr>
          <w:color w:val="000000" w:themeColor="text1"/>
        </w:rPr>
      </w:pPr>
      <w:r w:rsidRPr="008A3609">
        <w:rPr>
          <w:b/>
          <w:i/>
          <w:color w:val="000000" w:themeColor="text1"/>
        </w:rPr>
        <w:tab/>
      </w:r>
      <w:r w:rsidRPr="008A3609">
        <w:rPr>
          <w:color w:val="000000" w:themeColor="text1"/>
        </w:rPr>
        <w:t>Recommendations regarding human resource management activities are as follows with reference to sustainability management:</w:t>
      </w:r>
    </w:p>
    <w:p w:rsidR="00671943" w:rsidRPr="008A3609" w:rsidRDefault="00AC5D98" w:rsidP="008A3609">
      <w:pPr>
        <w:pStyle w:val="ListParagraph"/>
        <w:numPr>
          <w:ilvl w:val="0"/>
          <w:numId w:val="5"/>
        </w:numPr>
        <w:spacing w:line="480" w:lineRule="auto"/>
        <w:rPr>
          <w:color w:val="000000" w:themeColor="text1"/>
        </w:rPr>
      </w:pPr>
      <w:r w:rsidRPr="008A3609">
        <w:rPr>
          <w:color w:val="000000" w:themeColor="text1"/>
        </w:rPr>
        <w:t>Facilitating the discussion and clarification of corporate motivation for corporate social responsibility and involvement of sustainability.</w:t>
      </w:r>
    </w:p>
    <w:p w:rsidR="00671943" w:rsidRPr="008A3609" w:rsidRDefault="00AC5D98" w:rsidP="008A3609">
      <w:pPr>
        <w:pStyle w:val="ListParagraph"/>
        <w:numPr>
          <w:ilvl w:val="0"/>
          <w:numId w:val="5"/>
        </w:numPr>
        <w:spacing w:line="480" w:lineRule="auto"/>
        <w:rPr>
          <w:color w:val="000000" w:themeColor="text1"/>
        </w:rPr>
      </w:pPr>
      <w:r w:rsidRPr="008A3609">
        <w:rPr>
          <w:color w:val="000000" w:themeColor="text1"/>
        </w:rPr>
        <w:t xml:space="preserve">Promotion of new ethics of three-layered bottom line within the organization. </w:t>
      </w:r>
    </w:p>
    <w:p w:rsidR="004C7111" w:rsidRPr="008A3609" w:rsidRDefault="00AC5D98" w:rsidP="008A3609">
      <w:pPr>
        <w:pStyle w:val="ListParagraph"/>
        <w:numPr>
          <w:ilvl w:val="0"/>
          <w:numId w:val="5"/>
        </w:numPr>
        <w:spacing w:line="480" w:lineRule="auto"/>
        <w:rPr>
          <w:color w:val="000000" w:themeColor="text1"/>
        </w:rPr>
      </w:pPr>
      <w:r w:rsidRPr="008A3609">
        <w:rPr>
          <w:color w:val="000000" w:themeColor="text1"/>
        </w:rPr>
        <w:t>Education of employees and top managers on implications of business regarding sustainability including edges in corporate social responsibility and marketing.</w:t>
      </w:r>
    </w:p>
    <w:p w:rsidR="007A5CE5" w:rsidRPr="008A3609" w:rsidRDefault="00AC5D98" w:rsidP="008A3609">
      <w:pPr>
        <w:pStyle w:val="ListParagraph"/>
        <w:numPr>
          <w:ilvl w:val="0"/>
          <w:numId w:val="5"/>
        </w:numPr>
        <w:spacing w:line="480" w:lineRule="auto"/>
        <w:rPr>
          <w:color w:val="000000" w:themeColor="text1"/>
        </w:rPr>
      </w:pPr>
      <w:r w:rsidRPr="008A3609">
        <w:rPr>
          <w:color w:val="000000" w:themeColor="text1"/>
        </w:rPr>
        <w:t>Development of creating a sense of commitment and awareness in management at the top level.</w:t>
      </w:r>
    </w:p>
    <w:p w:rsidR="00671943" w:rsidRPr="008A3609" w:rsidRDefault="00AC5D98" w:rsidP="008A3609">
      <w:pPr>
        <w:pStyle w:val="ListParagraph"/>
        <w:numPr>
          <w:ilvl w:val="0"/>
          <w:numId w:val="5"/>
        </w:numPr>
        <w:spacing w:line="480" w:lineRule="auto"/>
        <w:rPr>
          <w:color w:val="000000" w:themeColor="text1"/>
        </w:rPr>
      </w:pPr>
      <w:r w:rsidRPr="008A3609">
        <w:rPr>
          <w:color w:val="000000" w:themeColor="text1"/>
        </w:rPr>
        <w:lastRenderedPageBreak/>
        <w:t>Clarification of plans regarding sustainability.</w:t>
      </w:r>
    </w:p>
    <w:p w:rsidR="007A5CE5" w:rsidRPr="008A3609" w:rsidRDefault="00AC5D98" w:rsidP="008A3609">
      <w:pPr>
        <w:pStyle w:val="ListParagraph"/>
        <w:numPr>
          <w:ilvl w:val="0"/>
          <w:numId w:val="5"/>
        </w:numPr>
        <w:spacing w:line="480" w:lineRule="auto"/>
        <w:rPr>
          <w:color w:val="000000" w:themeColor="text1"/>
        </w:rPr>
      </w:pPr>
      <w:r w:rsidRPr="008A3609">
        <w:rPr>
          <w:color w:val="000000" w:themeColor="text1"/>
        </w:rPr>
        <w:t>Making “sustainability” extremely important approach in product development.</w:t>
      </w:r>
    </w:p>
    <w:p w:rsidR="00641BDD" w:rsidRPr="008A3609" w:rsidRDefault="00AC5D98" w:rsidP="008A3609">
      <w:pPr>
        <w:pStyle w:val="ListParagraph"/>
        <w:numPr>
          <w:ilvl w:val="0"/>
          <w:numId w:val="5"/>
        </w:numPr>
        <w:spacing w:line="480" w:lineRule="auto"/>
        <w:rPr>
          <w:color w:val="000000" w:themeColor="text1"/>
        </w:rPr>
      </w:pPr>
      <w:r w:rsidRPr="008A3609">
        <w:rPr>
          <w:color w:val="000000" w:themeColor="text1"/>
        </w:rPr>
        <w:t>Creation of compatibility between organizational culture and values of sustainability.</w:t>
      </w:r>
    </w:p>
    <w:p w:rsidR="00641BDD" w:rsidRPr="008A3609" w:rsidRDefault="00AC5D98" w:rsidP="008A3609">
      <w:pPr>
        <w:pStyle w:val="ListParagraph"/>
        <w:numPr>
          <w:ilvl w:val="0"/>
          <w:numId w:val="5"/>
        </w:numPr>
        <w:spacing w:line="480" w:lineRule="auto"/>
        <w:rPr>
          <w:color w:val="000000" w:themeColor="text1"/>
        </w:rPr>
      </w:pPr>
      <w:r w:rsidRPr="008A3609">
        <w:rPr>
          <w:color w:val="000000" w:themeColor="text1"/>
        </w:rPr>
        <w:t>Supporting and helping the people to determine the position of sustainability in the hierarchy of the organization.</w:t>
      </w:r>
    </w:p>
    <w:p w:rsidR="00641BDD" w:rsidRPr="008A3609" w:rsidRDefault="00AC5D98" w:rsidP="008A3609">
      <w:pPr>
        <w:pStyle w:val="ListParagraph"/>
        <w:numPr>
          <w:ilvl w:val="0"/>
          <w:numId w:val="5"/>
        </w:numPr>
        <w:spacing w:line="480" w:lineRule="auto"/>
        <w:rPr>
          <w:color w:val="000000" w:themeColor="text1"/>
        </w:rPr>
      </w:pPr>
      <w:r w:rsidRPr="008A3609">
        <w:rPr>
          <w:color w:val="000000" w:themeColor="text1"/>
        </w:rPr>
        <w:t>Serving in the role of advisory in order to help them implement their vision.</w:t>
      </w:r>
    </w:p>
    <w:p w:rsidR="00641BDD" w:rsidRPr="008A3609" w:rsidRDefault="00AC5D98" w:rsidP="008A3609">
      <w:pPr>
        <w:pStyle w:val="ListParagraph"/>
        <w:numPr>
          <w:ilvl w:val="0"/>
          <w:numId w:val="5"/>
        </w:numPr>
        <w:spacing w:line="480" w:lineRule="auto"/>
        <w:rPr>
          <w:color w:val="000000" w:themeColor="text1"/>
        </w:rPr>
      </w:pPr>
      <w:r w:rsidRPr="008A3609">
        <w:rPr>
          <w:color w:val="000000" w:themeColor="text1"/>
        </w:rPr>
        <w:t>Mentoring trainers and leaders on the subject of change management.</w:t>
      </w:r>
    </w:p>
    <w:p w:rsidR="00641BDD" w:rsidRPr="008A3609" w:rsidRDefault="00AC5D98" w:rsidP="008A3609">
      <w:pPr>
        <w:pStyle w:val="ListParagraph"/>
        <w:numPr>
          <w:ilvl w:val="0"/>
          <w:numId w:val="5"/>
        </w:numPr>
        <w:spacing w:line="480" w:lineRule="auto"/>
        <w:rPr>
          <w:color w:val="000000" w:themeColor="text1"/>
        </w:rPr>
      </w:pPr>
      <w:r w:rsidRPr="008A3609">
        <w:rPr>
          <w:color w:val="000000" w:themeColor="text1"/>
        </w:rPr>
        <w:t>Embedding sustainability in every perspective of the organization as possible.</w:t>
      </w:r>
    </w:p>
    <w:p w:rsidR="00DD2DE7" w:rsidRPr="008A3609" w:rsidRDefault="00AC5D98" w:rsidP="008A3609">
      <w:pPr>
        <w:pStyle w:val="ListParagraph"/>
        <w:numPr>
          <w:ilvl w:val="0"/>
          <w:numId w:val="5"/>
        </w:numPr>
        <w:spacing w:line="480" w:lineRule="auto"/>
        <w:rPr>
          <w:color w:val="000000" w:themeColor="text1"/>
        </w:rPr>
      </w:pPr>
      <w:r w:rsidRPr="008A3609">
        <w:rPr>
          <w:color w:val="000000" w:themeColor="text1"/>
        </w:rPr>
        <w:t>Maintenance of human resource management audits and systems that are sustainable.</w:t>
      </w:r>
    </w:p>
    <w:p w:rsidR="00DD2DE7" w:rsidRPr="008A3609" w:rsidRDefault="00AC5D98" w:rsidP="008A3609">
      <w:pPr>
        <w:pStyle w:val="ListParagraph"/>
        <w:numPr>
          <w:ilvl w:val="0"/>
          <w:numId w:val="5"/>
        </w:numPr>
        <w:spacing w:line="480" w:lineRule="auto"/>
        <w:rPr>
          <w:color w:val="000000" w:themeColor="text1"/>
        </w:rPr>
      </w:pPr>
      <w:r w:rsidRPr="008A3609">
        <w:rPr>
          <w:color w:val="000000" w:themeColor="text1"/>
        </w:rPr>
        <w:t xml:space="preserve">Coaching of employees to make them learn about how to interact with legalities </w:t>
      </w:r>
      <w:r w:rsidR="006F24DB" w:rsidRPr="008A3609">
        <w:rPr>
          <w:color w:val="000000" w:themeColor="text1"/>
        </w:rPr>
        <w:t>of prevailing situations and regulatory authorities.</w:t>
      </w:r>
    </w:p>
    <w:p w:rsidR="00671943" w:rsidRPr="008A3609" w:rsidRDefault="00671943" w:rsidP="008A3609">
      <w:pPr>
        <w:spacing w:line="480" w:lineRule="auto"/>
        <w:rPr>
          <w:b/>
          <w:i/>
          <w:color w:val="000000" w:themeColor="text1"/>
        </w:rPr>
      </w:pPr>
    </w:p>
    <w:p w:rsidR="00EE0459" w:rsidRPr="008A3609" w:rsidRDefault="00AC5D98" w:rsidP="008A3609">
      <w:pPr>
        <w:spacing w:line="480" w:lineRule="auto"/>
        <w:ind w:firstLine="720"/>
        <w:rPr>
          <w:color w:val="000000" w:themeColor="text1"/>
        </w:rPr>
      </w:pPr>
      <w:r w:rsidRPr="008A3609">
        <w:rPr>
          <w:color w:val="000000" w:themeColor="text1"/>
        </w:rPr>
        <w:t xml:space="preserve">Sustainability visions are required to be revitalized for the opening of a subsidiary in Brazil </w:t>
      </w:r>
      <w:r w:rsidR="00D42773" w:rsidRPr="008A3609">
        <w:rPr>
          <w:color w:val="000000" w:themeColor="text1"/>
        </w:rPr>
        <w:t>in order to maximize stakeholder’s integration and engagement while going for internationalization.</w:t>
      </w:r>
      <w:r w:rsidR="00987F5C" w:rsidRPr="008A3609">
        <w:rPr>
          <w:color w:val="000000" w:themeColor="text1"/>
        </w:rPr>
        <w:t xml:space="preserve"> This factor, in turn, demands persistent communication to al</w:t>
      </w:r>
      <w:r w:rsidR="007F564A" w:rsidRPr="008A3609">
        <w:rPr>
          <w:color w:val="000000" w:themeColor="text1"/>
        </w:rPr>
        <w:t>l stakeholders and awareness of stakeholder’s education with respect to issues of sustainability.</w:t>
      </w:r>
      <w:r w:rsidR="00A91F6F" w:rsidRPr="008A3609">
        <w:rPr>
          <w:color w:val="000000" w:themeColor="text1"/>
        </w:rPr>
        <w:t xml:space="preserve"> Engagement and integration of stakeholders depend on both structural (structure of organization, policies and procedures)</w:t>
      </w:r>
      <w:r w:rsidR="00A3299D" w:rsidRPr="008A3609">
        <w:rPr>
          <w:color w:val="000000" w:themeColor="text1"/>
        </w:rPr>
        <w:t xml:space="preserve"> and cultural (attitudes, values and norms)</w:t>
      </w:r>
      <w:r w:rsidR="00F328A3" w:rsidRPr="008A3609">
        <w:rPr>
          <w:color w:val="000000" w:themeColor="text1"/>
        </w:rPr>
        <w:t xml:space="preserve"> which holds significant importance in the success of the organization.</w:t>
      </w:r>
      <w:r w:rsidR="005C3BED">
        <w:rPr>
          <w:color w:val="000000" w:themeColor="text1"/>
        </w:rPr>
        <w:t xml:space="preserve"> Irrefutably</w:t>
      </w:r>
      <w:r w:rsidR="009B4580" w:rsidRPr="008A3609">
        <w:rPr>
          <w:color w:val="000000" w:themeColor="text1"/>
        </w:rPr>
        <w:t>, willingness and consent of stakeholders are very important when it comes to integrating and synchronizing organizational processes.</w:t>
      </w:r>
      <w:r w:rsidR="000F4325" w:rsidRPr="008A3609">
        <w:rPr>
          <w:color w:val="000000" w:themeColor="text1"/>
        </w:rPr>
        <w:t xml:space="preserve"> </w:t>
      </w:r>
      <w:r w:rsidR="005C3BED">
        <w:rPr>
          <w:color w:val="000000" w:themeColor="text1"/>
        </w:rPr>
        <w:t xml:space="preserve">The </w:t>
      </w:r>
      <w:r w:rsidR="00FA6BEE">
        <w:rPr>
          <w:color w:val="000000" w:themeColor="text1"/>
        </w:rPr>
        <w:t>stakeholders</w:t>
      </w:r>
      <w:r w:rsidR="005C3BED">
        <w:rPr>
          <w:color w:val="000000" w:themeColor="text1"/>
        </w:rPr>
        <w:t xml:space="preserve"> will play an instrumental role throughout the execution of the plan and business model.</w:t>
      </w:r>
      <w:r w:rsidR="00626A52">
        <w:rPr>
          <w:color w:val="000000" w:themeColor="text1"/>
        </w:rPr>
        <w:t xml:space="preserve"> </w:t>
      </w:r>
      <w:r w:rsidR="000F4325" w:rsidRPr="008A3609">
        <w:rPr>
          <w:color w:val="000000" w:themeColor="text1"/>
        </w:rPr>
        <w:t>Effective relationships with stakeholders are always based on “trust”</w:t>
      </w:r>
      <w:r w:rsidRPr="008A3609">
        <w:rPr>
          <w:color w:val="000000" w:themeColor="text1"/>
        </w:rPr>
        <w:t xml:space="preserve"> including equity, trust, integrity and honesty</w:t>
      </w:r>
      <w:r w:rsidR="000F4325" w:rsidRPr="008A3609">
        <w:rPr>
          <w:color w:val="000000" w:themeColor="text1"/>
        </w:rPr>
        <w:t>.</w:t>
      </w:r>
      <w:r w:rsidR="0025778E" w:rsidRPr="008A3609">
        <w:rPr>
          <w:color w:val="000000" w:themeColor="text1"/>
        </w:rPr>
        <w:t xml:space="preserve"> </w:t>
      </w:r>
    </w:p>
    <w:p w:rsidR="0025778E" w:rsidRPr="008A3609" w:rsidRDefault="00AC5D98" w:rsidP="008A3609">
      <w:pPr>
        <w:spacing w:line="480" w:lineRule="auto"/>
        <w:rPr>
          <w:color w:val="000000" w:themeColor="text1"/>
        </w:rPr>
      </w:pPr>
      <w:r w:rsidRPr="008A3609">
        <w:rPr>
          <w:color w:val="000000" w:themeColor="text1"/>
        </w:rPr>
        <w:lastRenderedPageBreak/>
        <w:tab/>
        <w:t>Here, AUSSIE Bank should realize that support of stakeholders is very important in the initiatives of sustainability because this would build long term value for all of them.</w:t>
      </w:r>
      <w:r w:rsidR="00617CA5" w:rsidRPr="008A3609">
        <w:rPr>
          <w:color w:val="000000" w:themeColor="text1"/>
        </w:rPr>
        <w:t xml:space="preserve"> This may lead to a conclusion that acceptance of lower investment return for a short period of time would direct the efforts of the organization in transferring the profits to cultural and structural development programs to support environmental and soci</w:t>
      </w:r>
      <w:bookmarkStart w:id="0" w:name="_GoBack"/>
      <w:bookmarkEnd w:id="0"/>
      <w:r w:rsidR="00617CA5" w:rsidRPr="008A3609">
        <w:rPr>
          <w:color w:val="000000" w:themeColor="text1"/>
        </w:rPr>
        <w:t xml:space="preserve">al initiatives consequently building long term value for the </w:t>
      </w:r>
      <w:r w:rsidR="00601DE9">
        <w:rPr>
          <w:color w:val="000000" w:themeColor="text1"/>
        </w:rPr>
        <w:t>organization.</w:t>
      </w:r>
    </w:p>
    <w:p w:rsidR="00637A69" w:rsidRPr="008A3609" w:rsidRDefault="00AC5D98" w:rsidP="008A3609">
      <w:pPr>
        <w:spacing w:line="480" w:lineRule="auto"/>
        <w:rPr>
          <w:color w:val="000000" w:themeColor="text1"/>
        </w:rPr>
      </w:pPr>
      <w:r w:rsidRPr="008A3609">
        <w:rPr>
          <w:color w:val="000000" w:themeColor="text1"/>
        </w:rPr>
        <w:t xml:space="preserve"> </w:t>
      </w:r>
      <w:r w:rsidR="00153A16" w:rsidRPr="008A3609">
        <w:rPr>
          <w:color w:val="000000" w:themeColor="text1"/>
        </w:rPr>
        <w:tab/>
      </w:r>
      <w:r w:rsidR="00D66DD6">
        <w:rPr>
          <w:color w:val="000000" w:themeColor="text1"/>
        </w:rPr>
        <w:t xml:space="preserve">The primary aim of an organization ought to be strengthening the elements that underpin long-term advantages and </w:t>
      </w:r>
      <w:r w:rsidR="009D0776">
        <w:rPr>
          <w:color w:val="000000" w:themeColor="text1"/>
        </w:rPr>
        <w:t xml:space="preserve">can assist to alleviate the </w:t>
      </w:r>
      <w:r w:rsidR="00FA6BEE">
        <w:rPr>
          <w:color w:val="000000" w:themeColor="text1"/>
        </w:rPr>
        <w:t>impediments</w:t>
      </w:r>
      <w:r w:rsidR="009D0776">
        <w:rPr>
          <w:color w:val="000000" w:themeColor="text1"/>
        </w:rPr>
        <w:t xml:space="preserve"> in the </w:t>
      </w:r>
      <w:r w:rsidR="00FA6BEE">
        <w:rPr>
          <w:color w:val="000000" w:themeColor="text1"/>
        </w:rPr>
        <w:t>execution</w:t>
      </w:r>
      <w:r w:rsidR="009D0776">
        <w:rPr>
          <w:color w:val="000000" w:themeColor="text1"/>
        </w:rPr>
        <w:t xml:space="preserve"> of the </w:t>
      </w:r>
      <w:r w:rsidR="00FA6BEE">
        <w:rPr>
          <w:color w:val="000000" w:themeColor="text1"/>
        </w:rPr>
        <w:t>business</w:t>
      </w:r>
      <w:r w:rsidR="009D0776">
        <w:rPr>
          <w:color w:val="000000" w:themeColor="text1"/>
        </w:rPr>
        <w:t xml:space="preserve"> plan and strategy. </w:t>
      </w:r>
      <w:r w:rsidRPr="008A3609">
        <w:rPr>
          <w:color w:val="000000" w:themeColor="text1"/>
        </w:rPr>
        <w:t xml:space="preserve">This observation suggests that the values of an organization should be well aligned around outcomes of sustainability. </w:t>
      </w:r>
    </w:p>
    <w:p w:rsidR="00E05B09" w:rsidRPr="008A3609" w:rsidRDefault="00AC5D98" w:rsidP="008A3609">
      <w:pPr>
        <w:spacing w:line="480" w:lineRule="auto"/>
        <w:rPr>
          <w:color w:val="000000" w:themeColor="text1"/>
        </w:rPr>
      </w:pPr>
      <w:r w:rsidRPr="008A3609">
        <w:rPr>
          <w:color w:val="000000" w:themeColor="text1"/>
        </w:rPr>
        <w:tab/>
        <w:t xml:space="preserve"> </w:t>
      </w:r>
      <w:r w:rsidR="00A91F6F" w:rsidRPr="008A3609">
        <w:rPr>
          <w:color w:val="000000" w:themeColor="text1"/>
        </w:rPr>
        <w:t xml:space="preserve"> </w:t>
      </w:r>
    </w:p>
    <w:p w:rsidR="00B979DC" w:rsidRPr="008A3609" w:rsidRDefault="00B979DC" w:rsidP="008A3609">
      <w:pPr>
        <w:spacing w:line="480" w:lineRule="auto"/>
        <w:rPr>
          <w:b/>
          <w:i/>
          <w:color w:val="000000" w:themeColor="text1"/>
        </w:rPr>
      </w:pPr>
    </w:p>
    <w:p w:rsidR="00AD4195" w:rsidRPr="008A3609" w:rsidRDefault="00AD4195" w:rsidP="008A3609">
      <w:pPr>
        <w:spacing w:line="480" w:lineRule="auto"/>
        <w:rPr>
          <w:b/>
          <w:i/>
          <w:color w:val="000000" w:themeColor="text1"/>
        </w:rPr>
      </w:pPr>
    </w:p>
    <w:p w:rsidR="008A3609" w:rsidRDefault="008A3609" w:rsidP="008A3609">
      <w:pPr>
        <w:spacing w:line="480" w:lineRule="auto"/>
        <w:rPr>
          <w:b/>
          <w:i/>
          <w:color w:val="000000" w:themeColor="text1"/>
        </w:rPr>
      </w:pPr>
    </w:p>
    <w:p w:rsidR="008A3609" w:rsidRDefault="008A3609" w:rsidP="008A3609">
      <w:pPr>
        <w:spacing w:line="480" w:lineRule="auto"/>
        <w:rPr>
          <w:b/>
          <w:i/>
          <w:color w:val="000000" w:themeColor="text1"/>
        </w:rPr>
      </w:pPr>
    </w:p>
    <w:p w:rsidR="003648B7" w:rsidRDefault="003648B7" w:rsidP="008A3609">
      <w:pPr>
        <w:spacing w:line="480" w:lineRule="auto"/>
        <w:rPr>
          <w:b/>
          <w:i/>
          <w:color w:val="000000" w:themeColor="text1"/>
        </w:rPr>
      </w:pPr>
    </w:p>
    <w:p w:rsidR="003648B7" w:rsidRDefault="003648B7" w:rsidP="008A3609">
      <w:pPr>
        <w:spacing w:line="480" w:lineRule="auto"/>
        <w:rPr>
          <w:b/>
          <w:i/>
          <w:color w:val="000000" w:themeColor="text1"/>
        </w:rPr>
      </w:pPr>
    </w:p>
    <w:p w:rsidR="003648B7" w:rsidRDefault="003648B7" w:rsidP="008A3609">
      <w:pPr>
        <w:spacing w:line="480" w:lineRule="auto"/>
        <w:rPr>
          <w:b/>
          <w:i/>
          <w:color w:val="000000" w:themeColor="text1"/>
        </w:rPr>
      </w:pPr>
    </w:p>
    <w:p w:rsidR="003648B7" w:rsidRDefault="003648B7" w:rsidP="008A3609">
      <w:pPr>
        <w:spacing w:line="480" w:lineRule="auto"/>
        <w:rPr>
          <w:b/>
          <w:i/>
          <w:color w:val="000000" w:themeColor="text1"/>
        </w:rPr>
      </w:pPr>
    </w:p>
    <w:p w:rsidR="003648B7" w:rsidRDefault="003648B7" w:rsidP="008A3609">
      <w:pPr>
        <w:spacing w:line="480" w:lineRule="auto"/>
        <w:rPr>
          <w:b/>
          <w:i/>
          <w:color w:val="000000" w:themeColor="text1"/>
        </w:rPr>
      </w:pPr>
    </w:p>
    <w:p w:rsidR="003648B7" w:rsidRDefault="003648B7" w:rsidP="008A3609">
      <w:pPr>
        <w:spacing w:line="480" w:lineRule="auto"/>
        <w:rPr>
          <w:b/>
          <w:i/>
          <w:color w:val="000000" w:themeColor="text1"/>
        </w:rPr>
      </w:pPr>
    </w:p>
    <w:p w:rsidR="003648B7" w:rsidRDefault="003648B7" w:rsidP="008A3609">
      <w:pPr>
        <w:spacing w:line="480" w:lineRule="auto"/>
        <w:rPr>
          <w:b/>
          <w:i/>
          <w:color w:val="000000" w:themeColor="text1"/>
        </w:rPr>
      </w:pPr>
    </w:p>
    <w:p w:rsidR="00824B74" w:rsidRDefault="00824B74" w:rsidP="008A3609">
      <w:pPr>
        <w:spacing w:line="480" w:lineRule="auto"/>
        <w:rPr>
          <w:b/>
          <w:i/>
          <w:color w:val="000000" w:themeColor="text1"/>
        </w:rPr>
      </w:pPr>
    </w:p>
    <w:p w:rsidR="00B979DC" w:rsidRPr="008A3609" w:rsidRDefault="00AC5D98" w:rsidP="008A3609">
      <w:pPr>
        <w:spacing w:line="480" w:lineRule="auto"/>
        <w:rPr>
          <w:b/>
          <w:i/>
          <w:color w:val="000000" w:themeColor="text1"/>
        </w:rPr>
      </w:pPr>
      <w:r w:rsidRPr="008A3609">
        <w:rPr>
          <w:b/>
          <w:i/>
          <w:color w:val="000000" w:themeColor="text1"/>
        </w:rPr>
        <w:lastRenderedPageBreak/>
        <w:t>References</w:t>
      </w:r>
    </w:p>
    <w:p w:rsidR="007B0F06" w:rsidRPr="008A3609" w:rsidRDefault="007B0F06" w:rsidP="008A3609">
      <w:pPr>
        <w:spacing w:line="480" w:lineRule="auto"/>
        <w:rPr>
          <w:color w:val="000000" w:themeColor="text1"/>
        </w:rPr>
      </w:pPr>
    </w:p>
    <w:p w:rsidR="001F1B33" w:rsidRPr="008A3609" w:rsidRDefault="00AC5D98" w:rsidP="008A3609">
      <w:pPr>
        <w:pStyle w:val="Bibliography"/>
        <w:spacing w:line="480" w:lineRule="auto"/>
        <w:rPr>
          <w:color w:val="000000" w:themeColor="text1"/>
        </w:rPr>
      </w:pPr>
      <w:r w:rsidRPr="008A3609">
        <w:rPr>
          <w:color w:val="000000" w:themeColor="text1"/>
        </w:rPr>
        <w:fldChar w:fldCharType="begin"/>
      </w:r>
      <w:r w:rsidRPr="008A3609">
        <w:rPr>
          <w:color w:val="000000" w:themeColor="text1"/>
        </w:rPr>
        <w:instrText xml:space="preserve"> ADDIN ZOTERO_BIBL {"uncited":[],"omitted":[],"custom":[]} CSL_BIBLIOGRAPHY </w:instrText>
      </w:r>
      <w:r w:rsidRPr="008A3609">
        <w:rPr>
          <w:color w:val="000000" w:themeColor="text1"/>
        </w:rPr>
        <w:fldChar w:fldCharType="separate"/>
      </w:r>
      <w:r w:rsidRPr="008A3609">
        <w:rPr>
          <w:color w:val="000000" w:themeColor="text1"/>
        </w:rPr>
        <w:t>Björkman, I., Fey, C.F., Park, H.J., 2007a. Institutional theory and MNC subsidiary HRM practices: evidence from a three-country study. J. Int. Bus. Stud. 38, 430–446. https://doi.org/10.1057/palgrave.jibs.8400267</w:t>
      </w:r>
    </w:p>
    <w:p w:rsidR="001F1B33" w:rsidRPr="008A3609" w:rsidRDefault="00AC5D98" w:rsidP="008A3609">
      <w:pPr>
        <w:pStyle w:val="Bibliography"/>
        <w:spacing w:line="480" w:lineRule="auto"/>
        <w:rPr>
          <w:color w:val="000000" w:themeColor="text1"/>
        </w:rPr>
      </w:pPr>
      <w:r w:rsidRPr="008A3609">
        <w:rPr>
          <w:color w:val="000000" w:themeColor="text1"/>
        </w:rPr>
        <w:t>Björkman, I., Stahl, G.K., Vaara, E., 2007b. Cultural differences and capability transfer in cross-border acquisitions: The mediating roles of capability complementarity, absorptive capacity, and social integration. J. Int. Bus. Stud. 38, 658–672.</w:t>
      </w:r>
    </w:p>
    <w:p w:rsidR="001F1B33" w:rsidRPr="008A3609" w:rsidRDefault="00AC5D98" w:rsidP="008A3609">
      <w:pPr>
        <w:pStyle w:val="Bibliography"/>
        <w:spacing w:line="480" w:lineRule="auto"/>
        <w:rPr>
          <w:color w:val="000000" w:themeColor="text1"/>
        </w:rPr>
      </w:pPr>
      <w:r w:rsidRPr="008A3609">
        <w:rPr>
          <w:color w:val="000000" w:themeColor="text1"/>
        </w:rPr>
        <w:t>Briscoe, D., Briscoe, D.R., Schuler, R.S., Claus, L., 2009. International human resource management: Policies and practices for multinational enterprises. Routledge.</w:t>
      </w:r>
    </w:p>
    <w:p w:rsidR="001F1B33" w:rsidRPr="008A3609" w:rsidRDefault="00AC5D98" w:rsidP="008A3609">
      <w:pPr>
        <w:pStyle w:val="Bibliography"/>
        <w:spacing w:line="480" w:lineRule="auto"/>
        <w:rPr>
          <w:color w:val="000000" w:themeColor="text1"/>
        </w:rPr>
      </w:pPr>
      <w:r w:rsidRPr="008A3609">
        <w:rPr>
          <w:color w:val="000000" w:themeColor="text1"/>
        </w:rPr>
        <w:t>Budhwar, P.S., Sparrow, P.R., 2002. An integrative framework for understanding cross-national human resource management practices. Hum. Resour. Manag. Rev. 12, 377–403.</w:t>
      </w:r>
    </w:p>
    <w:p w:rsidR="001F1B33" w:rsidRPr="008A3609" w:rsidRDefault="00AC5D98" w:rsidP="008A3609">
      <w:pPr>
        <w:pStyle w:val="Bibliography"/>
        <w:spacing w:line="480" w:lineRule="auto"/>
        <w:rPr>
          <w:color w:val="000000" w:themeColor="text1"/>
        </w:rPr>
      </w:pPr>
      <w:r w:rsidRPr="008A3609">
        <w:rPr>
          <w:color w:val="000000" w:themeColor="text1"/>
        </w:rPr>
        <w:t>Đorđević, B., 2016. Impact of National Culture on International Human Resource Management. Econ. Themes 54, 281–300.</w:t>
      </w:r>
    </w:p>
    <w:p w:rsidR="001F1B33" w:rsidRPr="008A3609" w:rsidRDefault="00AC5D98" w:rsidP="008A3609">
      <w:pPr>
        <w:pStyle w:val="Bibliography"/>
        <w:spacing w:line="480" w:lineRule="auto"/>
        <w:rPr>
          <w:color w:val="000000" w:themeColor="text1"/>
        </w:rPr>
      </w:pPr>
      <w:r w:rsidRPr="008A3609">
        <w:rPr>
          <w:color w:val="000000" w:themeColor="text1"/>
        </w:rPr>
        <w:t>Gooderham, P., n.d. National Embeddedness and Calculative HRM in US Subsidiaries in Europe and Australia 35.</w:t>
      </w:r>
    </w:p>
    <w:p w:rsidR="001F1B33" w:rsidRPr="008A3609" w:rsidRDefault="00AC5D98" w:rsidP="008A3609">
      <w:pPr>
        <w:pStyle w:val="Bibliography"/>
        <w:spacing w:line="480" w:lineRule="auto"/>
        <w:rPr>
          <w:color w:val="000000" w:themeColor="text1"/>
        </w:rPr>
      </w:pPr>
      <w:r w:rsidRPr="008A3609">
        <w:rPr>
          <w:color w:val="000000" w:themeColor="text1"/>
        </w:rPr>
        <w:t>Lowe, K.B., Milliman, J., De Cieri, H., Dowling, P.J., 2002. International compensation practices: a ten-country comparative analysis. Hum. Resour. Manage. 41, 45–66. https://doi.org/10.1002/hrm.10019</w:t>
      </w:r>
    </w:p>
    <w:p w:rsidR="001F1B33" w:rsidRPr="008A3609" w:rsidRDefault="00AC5D98" w:rsidP="008A3609">
      <w:pPr>
        <w:pStyle w:val="Bibliography"/>
        <w:spacing w:line="480" w:lineRule="auto"/>
        <w:rPr>
          <w:color w:val="000000" w:themeColor="text1"/>
        </w:rPr>
      </w:pPr>
      <w:r w:rsidRPr="008A3609">
        <w:rPr>
          <w:color w:val="000000" w:themeColor="text1"/>
        </w:rPr>
        <w:t>Ralston, D.A., 2008. The crossvergence perspective: Reflections and projections. J. Int. Bus. Stud. 39, 27–40.</w:t>
      </w:r>
    </w:p>
    <w:p w:rsidR="001F1B33" w:rsidRPr="008A3609" w:rsidRDefault="00AC5D98" w:rsidP="008A3609">
      <w:pPr>
        <w:pStyle w:val="Bibliography"/>
        <w:spacing w:line="480" w:lineRule="auto"/>
        <w:rPr>
          <w:color w:val="000000" w:themeColor="text1"/>
        </w:rPr>
      </w:pPr>
      <w:r w:rsidRPr="008A3609">
        <w:rPr>
          <w:color w:val="000000" w:themeColor="text1"/>
        </w:rPr>
        <w:t>Stubbs, W., Cocklin, C., 2008. Conceptualizing a “Sustainability Business Model.” Organ. Environ. 21, 103–127. https://doi.org/10.1177/1086026608318042</w:t>
      </w:r>
    </w:p>
    <w:p w:rsidR="001F1B33" w:rsidRPr="008A3609" w:rsidRDefault="00AC5D98" w:rsidP="008A3609">
      <w:pPr>
        <w:pStyle w:val="Bibliography"/>
        <w:spacing w:line="480" w:lineRule="auto"/>
        <w:rPr>
          <w:color w:val="000000" w:themeColor="text1"/>
        </w:rPr>
      </w:pPr>
      <w:r w:rsidRPr="008A3609">
        <w:rPr>
          <w:color w:val="000000" w:themeColor="text1"/>
        </w:rPr>
        <w:lastRenderedPageBreak/>
        <w:t>Weber, Y., 1996. Corporate cultural fit and performance in mergers and acquisitions. Hum. Relat. 49, 1181–1202.</w:t>
      </w:r>
    </w:p>
    <w:p w:rsidR="001F1B33" w:rsidRPr="008A3609" w:rsidRDefault="00AC5D98" w:rsidP="008A3609">
      <w:pPr>
        <w:pStyle w:val="Bibliography"/>
        <w:spacing w:line="480" w:lineRule="auto"/>
        <w:rPr>
          <w:color w:val="000000" w:themeColor="text1"/>
        </w:rPr>
      </w:pPr>
      <w:r w:rsidRPr="008A3609">
        <w:rPr>
          <w:color w:val="000000" w:themeColor="text1"/>
        </w:rPr>
        <w:t>Wehling, C., Guanipa Hernandez, A., Osland, J., Osland, A., Deller, J., Tanure, B., Neto, A., Sairaj, A., 2009. An exploratory study of the role of HRM and the transfer of German MNC sustainability values to Brazil. Eur. J. Int. Manag. 3, 176–198.</w:t>
      </w:r>
    </w:p>
    <w:p w:rsidR="0088775F" w:rsidRPr="008A3609" w:rsidRDefault="00AC5D98" w:rsidP="008A3609">
      <w:pPr>
        <w:spacing w:line="480" w:lineRule="auto"/>
        <w:ind w:left="1440" w:hanging="1440"/>
        <w:rPr>
          <w:b/>
          <w:i/>
          <w:color w:val="000000" w:themeColor="text1"/>
        </w:rPr>
      </w:pPr>
      <w:r w:rsidRPr="008A3609">
        <w:rPr>
          <w:color w:val="000000" w:themeColor="text1"/>
        </w:rPr>
        <w:fldChar w:fldCharType="end"/>
      </w:r>
    </w:p>
    <w:p w:rsidR="00A96F6A" w:rsidRPr="008A3609" w:rsidRDefault="00A96F6A" w:rsidP="008A3609">
      <w:pPr>
        <w:spacing w:line="480" w:lineRule="auto"/>
        <w:ind w:left="1440" w:hanging="1440"/>
        <w:jc w:val="center"/>
        <w:rPr>
          <w:color w:val="000000" w:themeColor="text1"/>
        </w:rPr>
      </w:pPr>
    </w:p>
    <w:p w:rsidR="00A96F6A" w:rsidRPr="008A3609" w:rsidRDefault="00A96F6A" w:rsidP="008A3609">
      <w:pPr>
        <w:spacing w:line="480" w:lineRule="auto"/>
        <w:jc w:val="center"/>
        <w:rPr>
          <w:color w:val="000000" w:themeColor="text1"/>
        </w:rPr>
      </w:pPr>
    </w:p>
    <w:p w:rsidR="00A96F6A" w:rsidRPr="008A3609" w:rsidRDefault="00A96F6A" w:rsidP="008A3609">
      <w:pPr>
        <w:spacing w:line="480" w:lineRule="auto"/>
        <w:jc w:val="center"/>
        <w:rPr>
          <w:color w:val="000000" w:themeColor="text1"/>
        </w:rPr>
      </w:pPr>
    </w:p>
    <w:p w:rsidR="00A96F6A" w:rsidRPr="008A3609" w:rsidRDefault="00A96F6A" w:rsidP="008A3609">
      <w:pPr>
        <w:spacing w:line="480" w:lineRule="auto"/>
        <w:jc w:val="center"/>
        <w:rPr>
          <w:color w:val="000000" w:themeColor="text1"/>
        </w:rPr>
      </w:pPr>
    </w:p>
    <w:p w:rsidR="00A96F6A" w:rsidRPr="008A3609" w:rsidRDefault="00A96F6A" w:rsidP="008A3609">
      <w:pPr>
        <w:spacing w:line="480" w:lineRule="auto"/>
        <w:jc w:val="center"/>
        <w:rPr>
          <w:color w:val="000000" w:themeColor="text1"/>
        </w:rPr>
      </w:pPr>
    </w:p>
    <w:p w:rsidR="00A96F6A" w:rsidRPr="008A3609" w:rsidRDefault="00A96F6A" w:rsidP="008A3609">
      <w:pPr>
        <w:spacing w:line="480" w:lineRule="auto"/>
        <w:jc w:val="center"/>
        <w:rPr>
          <w:color w:val="000000" w:themeColor="text1"/>
        </w:rPr>
      </w:pPr>
    </w:p>
    <w:p w:rsidR="00A96F6A" w:rsidRPr="008A3609" w:rsidRDefault="00A96F6A" w:rsidP="008A3609">
      <w:pPr>
        <w:spacing w:line="480" w:lineRule="auto"/>
        <w:jc w:val="center"/>
        <w:rPr>
          <w:color w:val="000000" w:themeColor="text1"/>
        </w:rPr>
      </w:pPr>
    </w:p>
    <w:p w:rsidR="00A96F6A" w:rsidRPr="008A3609" w:rsidRDefault="00A96F6A" w:rsidP="008A3609">
      <w:pPr>
        <w:spacing w:line="480" w:lineRule="auto"/>
        <w:jc w:val="center"/>
        <w:rPr>
          <w:color w:val="000000" w:themeColor="text1"/>
        </w:rPr>
      </w:pPr>
    </w:p>
    <w:p w:rsidR="00A96F6A" w:rsidRPr="008A3609" w:rsidRDefault="00A96F6A" w:rsidP="008A3609">
      <w:pPr>
        <w:spacing w:line="480" w:lineRule="auto"/>
        <w:jc w:val="center"/>
        <w:rPr>
          <w:color w:val="000000" w:themeColor="text1"/>
        </w:rPr>
      </w:pPr>
    </w:p>
    <w:p w:rsidR="00A96F6A" w:rsidRPr="008A3609" w:rsidRDefault="00A96F6A" w:rsidP="008A3609">
      <w:pPr>
        <w:spacing w:line="480" w:lineRule="auto"/>
        <w:jc w:val="center"/>
        <w:rPr>
          <w:color w:val="000000" w:themeColor="text1"/>
        </w:rPr>
      </w:pPr>
    </w:p>
    <w:p w:rsidR="00A96F6A" w:rsidRPr="008A3609" w:rsidRDefault="00A96F6A" w:rsidP="008A3609">
      <w:pPr>
        <w:spacing w:line="480" w:lineRule="auto"/>
        <w:jc w:val="center"/>
        <w:rPr>
          <w:color w:val="000000" w:themeColor="text1"/>
        </w:rPr>
      </w:pPr>
    </w:p>
    <w:p w:rsidR="00A96F6A" w:rsidRPr="008A3609" w:rsidRDefault="00A96F6A" w:rsidP="008A3609">
      <w:pPr>
        <w:spacing w:line="480" w:lineRule="auto"/>
        <w:jc w:val="center"/>
        <w:rPr>
          <w:color w:val="000000" w:themeColor="text1"/>
        </w:rPr>
      </w:pPr>
    </w:p>
    <w:p w:rsidR="00A96F6A" w:rsidRPr="008A3609" w:rsidRDefault="00A96F6A" w:rsidP="008A3609">
      <w:pPr>
        <w:spacing w:line="480" w:lineRule="auto"/>
        <w:jc w:val="center"/>
        <w:rPr>
          <w:color w:val="000000" w:themeColor="text1"/>
        </w:rPr>
      </w:pPr>
    </w:p>
    <w:p w:rsidR="00A96F6A" w:rsidRPr="008A3609" w:rsidRDefault="00A96F6A" w:rsidP="008A3609">
      <w:pPr>
        <w:spacing w:line="480" w:lineRule="auto"/>
        <w:jc w:val="center"/>
        <w:rPr>
          <w:color w:val="000000" w:themeColor="text1"/>
        </w:rPr>
      </w:pPr>
    </w:p>
    <w:p w:rsidR="008A6AFF" w:rsidRPr="008A3609" w:rsidRDefault="008A6AFF" w:rsidP="008A3609">
      <w:pPr>
        <w:spacing w:line="480" w:lineRule="auto"/>
        <w:ind w:firstLine="720"/>
        <w:rPr>
          <w:color w:val="000000" w:themeColor="text1"/>
        </w:rPr>
      </w:pPr>
    </w:p>
    <w:sectPr w:rsidR="008A6AFF" w:rsidRPr="008A3609" w:rsidSect="006D5E78">
      <w:headerReference w:type="defaul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D395D" w:rsidRDefault="007D395D">
      <w:r>
        <w:separator/>
      </w:r>
    </w:p>
  </w:endnote>
  <w:endnote w:type="continuationSeparator" w:id="0">
    <w:p w:rsidR="007D395D" w:rsidRDefault="007D39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D395D" w:rsidRDefault="007D395D">
      <w:r>
        <w:separator/>
      </w:r>
    </w:p>
  </w:footnote>
  <w:footnote w:type="continuationSeparator" w:id="0">
    <w:p w:rsidR="007D395D" w:rsidRDefault="007D395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50BA" w:rsidRPr="00050744" w:rsidRDefault="00AC5D98" w:rsidP="006E2EA2">
    <w:pPr>
      <w:pStyle w:val="Header"/>
      <w:jc w:val="right"/>
    </w:pPr>
    <w:r w:rsidRPr="00877053">
      <w:t>HRM</w:t>
    </w:r>
    <w:r>
      <w:t xml:space="preserve">     </w:t>
    </w:r>
    <w:r w:rsidRPr="00050744">
      <w:rPr>
        <w:rStyle w:val="PageNumber"/>
      </w:rPr>
      <w:fldChar w:fldCharType="begin"/>
    </w:r>
    <w:r w:rsidRPr="00050744">
      <w:rPr>
        <w:rStyle w:val="PageNumber"/>
      </w:rPr>
      <w:instrText xml:space="preserve"> PAGE </w:instrText>
    </w:r>
    <w:r w:rsidRPr="00050744">
      <w:rPr>
        <w:rStyle w:val="PageNumber"/>
      </w:rPr>
      <w:fldChar w:fldCharType="separate"/>
    </w:r>
    <w:r w:rsidR="00741E10">
      <w:rPr>
        <w:rStyle w:val="PageNumber"/>
        <w:noProof/>
      </w:rPr>
      <w:t>13</w:t>
    </w:r>
    <w:r w:rsidRPr="00050744">
      <w:rPr>
        <w:rStyle w:val="PageNumber"/>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B83E76"/>
    <w:multiLevelType w:val="hybridMultilevel"/>
    <w:tmpl w:val="E64CA32C"/>
    <w:lvl w:ilvl="0" w:tplc="71424F0C">
      <w:start w:val="1"/>
      <w:numFmt w:val="bullet"/>
      <w:lvlText w:val=""/>
      <w:lvlJc w:val="left"/>
      <w:pPr>
        <w:ind w:left="1080" w:hanging="360"/>
      </w:pPr>
      <w:rPr>
        <w:rFonts w:ascii="Symbol" w:hAnsi="Symbol" w:hint="default"/>
      </w:rPr>
    </w:lvl>
    <w:lvl w:ilvl="1" w:tplc="E8A24CB6" w:tentative="1">
      <w:start w:val="1"/>
      <w:numFmt w:val="bullet"/>
      <w:lvlText w:val="o"/>
      <w:lvlJc w:val="left"/>
      <w:pPr>
        <w:ind w:left="1800" w:hanging="360"/>
      </w:pPr>
      <w:rPr>
        <w:rFonts w:ascii="Courier New" w:hAnsi="Courier New" w:cs="Courier New" w:hint="default"/>
      </w:rPr>
    </w:lvl>
    <w:lvl w:ilvl="2" w:tplc="38069CB6" w:tentative="1">
      <w:start w:val="1"/>
      <w:numFmt w:val="bullet"/>
      <w:lvlText w:val=""/>
      <w:lvlJc w:val="left"/>
      <w:pPr>
        <w:ind w:left="2520" w:hanging="360"/>
      </w:pPr>
      <w:rPr>
        <w:rFonts w:ascii="Wingdings" w:hAnsi="Wingdings" w:hint="default"/>
      </w:rPr>
    </w:lvl>
    <w:lvl w:ilvl="3" w:tplc="6F48BBDA" w:tentative="1">
      <w:start w:val="1"/>
      <w:numFmt w:val="bullet"/>
      <w:lvlText w:val=""/>
      <w:lvlJc w:val="left"/>
      <w:pPr>
        <w:ind w:left="3240" w:hanging="360"/>
      </w:pPr>
      <w:rPr>
        <w:rFonts w:ascii="Symbol" w:hAnsi="Symbol" w:hint="default"/>
      </w:rPr>
    </w:lvl>
    <w:lvl w:ilvl="4" w:tplc="2530E818" w:tentative="1">
      <w:start w:val="1"/>
      <w:numFmt w:val="bullet"/>
      <w:lvlText w:val="o"/>
      <w:lvlJc w:val="left"/>
      <w:pPr>
        <w:ind w:left="3960" w:hanging="360"/>
      </w:pPr>
      <w:rPr>
        <w:rFonts w:ascii="Courier New" w:hAnsi="Courier New" w:cs="Courier New" w:hint="default"/>
      </w:rPr>
    </w:lvl>
    <w:lvl w:ilvl="5" w:tplc="A492EBC2" w:tentative="1">
      <w:start w:val="1"/>
      <w:numFmt w:val="bullet"/>
      <w:lvlText w:val=""/>
      <w:lvlJc w:val="left"/>
      <w:pPr>
        <w:ind w:left="4680" w:hanging="360"/>
      </w:pPr>
      <w:rPr>
        <w:rFonts w:ascii="Wingdings" w:hAnsi="Wingdings" w:hint="default"/>
      </w:rPr>
    </w:lvl>
    <w:lvl w:ilvl="6" w:tplc="2A08CF22" w:tentative="1">
      <w:start w:val="1"/>
      <w:numFmt w:val="bullet"/>
      <w:lvlText w:val=""/>
      <w:lvlJc w:val="left"/>
      <w:pPr>
        <w:ind w:left="5400" w:hanging="360"/>
      </w:pPr>
      <w:rPr>
        <w:rFonts w:ascii="Symbol" w:hAnsi="Symbol" w:hint="default"/>
      </w:rPr>
    </w:lvl>
    <w:lvl w:ilvl="7" w:tplc="E1CCF3EA" w:tentative="1">
      <w:start w:val="1"/>
      <w:numFmt w:val="bullet"/>
      <w:lvlText w:val="o"/>
      <w:lvlJc w:val="left"/>
      <w:pPr>
        <w:ind w:left="6120" w:hanging="360"/>
      </w:pPr>
      <w:rPr>
        <w:rFonts w:ascii="Courier New" w:hAnsi="Courier New" w:cs="Courier New" w:hint="default"/>
      </w:rPr>
    </w:lvl>
    <w:lvl w:ilvl="8" w:tplc="1624E202" w:tentative="1">
      <w:start w:val="1"/>
      <w:numFmt w:val="bullet"/>
      <w:lvlText w:val=""/>
      <w:lvlJc w:val="left"/>
      <w:pPr>
        <w:ind w:left="6840" w:hanging="360"/>
      </w:pPr>
      <w:rPr>
        <w:rFonts w:ascii="Wingdings" w:hAnsi="Wingdings" w:hint="default"/>
      </w:rPr>
    </w:lvl>
  </w:abstractNum>
  <w:abstractNum w:abstractNumId="1">
    <w:nsid w:val="16E32D08"/>
    <w:multiLevelType w:val="hybridMultilevel"/>
    <w:tmpl w:val="81841852"/>
    <w:lvl w:ilvl="0" w:tplc="FB76A220">
      <w:start w:val="1"/>
      <w:numFmt w:val="bullet"/>
      <w:lvlText w:val=""/>
      <w:lvlJc w:val="left"/>
      <w:pPr>
        <w:ind w:left="720" w:hanging="360"/>
      </w:pPr>
      <w:rPr>
        <w:rFonts w:ascii="Symbol" w:hAnsi="Symbol" w:hint="default"/>
      </w:rPr>
    </w:lvl>
    <w:lvl w:ilvl="1" w:tplc="4B88F436" w:tentative="1">
      <w:start w:val="1"/>
      <w:numFmt w:val="bullet"/>
      <w:lvlText w:val="o"/>
      <w:lvlJc w:val="left"/>
      <w:pPr>
        <w:ind w:left="1440" w:hanging="360"/>
      </w:pPr>
      <w:rPr>
        <w:rFonts w:ascii="Courier New" w:hAnsi="Courier New" w:cs="Courier New" w:hint="default"/>
      </w:rPr>
    </w:lvl>
    <w:lvl w:ilvl="2" w:tplc="4FBEA648" w:tentative="1">
      <w:start w:val="1"/>
      <w:numFmt w:val="bullet"/>
      <w:lvlText w:val=""/>
      <w:lvlJc w:val="left"/>
      <w:pPr>
        <w:ind w:left="2160" w:hanging="360"/>
      </w:pPr>
      <w:rPr>
        <w:rFonts w:ascii="Wingdings" w:hAnsi="Wingdings" w:hint="default"/>
      </w:rPr>
    </w:lvl>
    <w:lvl w:ilvl="3" w:tplc="BF804C7C" w:tentative="1">
      <w:start w:val="1"/>
      <w:numFmt w:val="bullet"/>
      <w:lvlText w:val=""/>
      <w:lvlJc w:val="left"/>
      <w:pPr>
        <w:ind w:left="2880" w:hanging="360"/>
      </w:pPr>
      <w:rPr>
        <w:rFonts w:ascii="Symbol" w:hAnsi="Symbol" w:hint="default"/>
      </w:rPr>
    </w:lvl>
    <w:lvl w:ilvl="4" w:tplc="C2EEAE78" w:tentative="1">
      <w:start w:val="1"/>
      <w:numFmt w:val="bullet"/>
      <w:lvlText w:val="o"/>
      <w:lvlJc w:val="left"/>
      <w:pPr>
        <w:ind w:left="3600" w:hanging="360"/>
      </w:pPr>
      <w:rPr>
        <w:rFonts w:ascii="Courier New" w:hAnsi="Courier New" w:cs="Courier New" w:hint="default"/>
      </w:rPr>
    </w:lvl>
    <w:lvl w:ilvl="5" w:tplc="CFD22120" w:tentative="1">
      <w:start w:val="1"/>
      <w:numFmt w:val="bullet"/>
      <w:lvlText w:val=""/>
      <w:lvlJc w:val="left"/>
      <w:pPr>
        <w:ind w:left="4320" w:hanging="360"/>
      </w:pPr>
      <w:rPr>
        <w:rFonts w:ascii="Wingdings" w:hAnsi="Wingdings" w:hint="default"/>
      </w:rPr>
    </w:lvl>
    <w:lvl w:ilvl="6" w:tplc="24344304" w:tentative="1">
      <w:start w:val="1"/>
      <w:numFmt w:val="bullet"/>
      <w:lvlText w:val=""/>
      <w:lvlJc w:val="left"/>
      <w:pPr>
        <w:ind w:left="5040" w:hanging="360"/>
      </w:pPr>
      <w:rPr>
        <w:rFonts w:ascii="Symbol" w:hAnsi="Symbol" w:hint="default"/>
      </w:rPr>
    </w:lvl>
    <w:lvl w:ilvl="7" w:tplc="7B2A865C" w:tentative="1">
      <w:start w:val="1"/>
      <w:numFmt w:val="bullet"/>
      <w:lvlText w:val="o"/>
      <w:lvlJc w:val="left"/>
      <w:pPr>
        <w:ind w:left="5760" w:hanging="360"/>
      </w:pPr>
      <w:rPr>
        <w:rFonts w:ascii="Courier New" w:hAnsi="Courier New" w:cs="Courier New" w:hint="default"/>
      </w:rPr>
    </w:lvl>
    <w:lvl w:ilvl="8" w:tplc="FC12C836" w:tentative="1">
      <w:start w:val="1"/>
      <w:numFmt w:val="bullet"/>
      <w:lvlText w:val=""/>
      <w:lvlJc w:val="left"/>
      <w:pPr>
        <w:ind w:left="6480" w:hanging="360"/>
      </w:pPr>
      <w:rPr>
        <w:rFonts w:ascii="Wingdings" w:hAnsi="Wingdings" w:hint="default"/>
      </w:rPr>
    </w:lvl>
  </w:abstractNum>
  <w:abstractNum w:abstractNumId="2">
    <w:nsid w:val="17327E4C"/>
    <w:multiLevelType w:val="hybridMultilevel"/>
    <w:tmpl w:val="00086ACE"/>
    <w:lvl w:ilvl="0" w:tplc="EEFE40D6">
      <w:start w:val="1"/>
      <w:numFmt w:val="bullet"/>
      <w:lvlText w:val=""/>
      <w:lvlJc w:val="left"/>
      <w:pPr>
        <w:ind w:left="720" w:hanging="360"/>
      </w:pPr>
      <w:rPr>
        <w:rFonts w:ascii="Symbol" w:hAnsi="Symbol" w:hint="default"/>
      </w:rPr>
    </w:lvl>
    <w:lvl w:ilvl="1" w:tplc="B64033C2" w:tentative="1">
      <w:start w:val="1"/>
      <w:numFmt w:val="bullet"/>
      <w:lvlText w:val="o"/>
      <w:lvlJc w:val="left"/>
      <w:pPr>
        <w:ind w:left="1440" w:hanging="360"/>
      </w:pPr>
      <w:rPr>
        <w:rFonts w:ascii="Courier New" w:hAnsi="Courier New" w:cs="Courier New" w:hint="default"/>
      </w:rPr>
    </w:lvl>
    <w:lvl w:ilvl="2" w:tplc="21CE2DD2" w:tentative="1">
      <w:start w:val="1"/>
      <w:numFmt w:val="bullet"/>
      <w:lvlText w:val=""/>
      <w:lvlJc w:val="left"/>
      <w:pPr>
        <w:ind w:left="2160" w:hanging="360"/>
      </w:pPr>
      <w:rPr>
        <w:rFonts w:ascii="Wingdings" w:hAnsi="Wingdings" w:hint="default"/>
      </w:rPr>
    </w:lvl>
    <w:lvl w:ilvl="3" w:tplc="5E74E0EA" w:tentative="1">
      <w:start w:val="1"/>
      <w:numFmt w:val="bullet"/>
      <w:lvlText w:val=""/>
      <w:lvlJc w:val="left"/>
      <w:pPr>
        <w:ind w:left="2880" w:hanging="360"/>
      </w:pPr>
      <w:rPr>
        <w:rFonts w:ascii="Symbol" w:hAnsi="Symbol" w:hint="default"/>
      </w:rPr>
    </w:lvl>
    <w:lvl w:ilvl="4" w:tplc="0DFCFC02" w:tentative="1">
      <w:start w:val="1"/>
      <w:numFmt w:val="bullet"/>
      <w:lvlText w:val="o"/>
      <w:lvlJc w:val="left"/>
      <w:pPr>
        <w:ind w:left="3600" w:hanging="360"/>
      </w:pPr>
      <w:rPr>
        <w:rFonts w:ascii="Courier New" w:hAnsi="Courier New" w:cs="Courier New" w:hint="default"/>
      </w:rPr>
    </w:lvl>
    <w:lvl w:ilvl="5" w:tplc="996ADF6A" w:tentative="1">
      <w:start w:val="1"/>
      <w:numFmt w:val="bullet"/>
      <w:lvlText w:val=""/>
      <w:lvlJc w:val="left"/>
      <w:pPr>
        <w:ind w:left="4320" w:hanging="360"/>
      </w:pPr>
      <w:rPr>
        <w:rFonts w:ascii="Wingdings" w:hAnsi="Wingdings" w:hint="default"/>
      </w:rPr>
    </w:lvl>
    <w:lvl w:ilvl="6" w:tplc="6374CACE" w:tentative="1">
      <w:start w:val="1"/>
      <w:numFmt w:val="bullet"/>
      <w:lvlText w:val=""/>
      <w:lvlJc w:val="left"/>
      <w:pPr>
        <w:ind w:left="5040" w:hanging="360"/>
      </w:pPr>
      <w:rPr>
        <w:rFonts w:ascii="Symbol" w:hAnsi="Symbol" w:hint="default"/>
      </w:rPr>
    </w:lvl>
    <w:lvl w:ilvl="7" w:tplc="F52C31A6" w:tentative="1">
      <w:start w:val="1"/>
      <w:numFmt w:val="bullet"/>
      <w:lvlText w:val="o"/>
      <w:lvlJc w:val="left"/>
      <w:pPr>
        <w:ind w:left="5760" w:hanging="360"/>
      </w:pPr>
      <w:rPr>
        <w:rFonts w:ascii="Courier New" w:hAnsi="Courier New" w:cs="Courier New" w:hint="default"/>
      </w:rPr>
    </w:lvl>
    <w:lvl w:ilvl="8" w:tplc="278EB5F8" w:tentative="1">
      <w:start w:val="1"/>
      <w:numFmt w:val="bullet"/>
      <w:lvlText w:val=""/>
      <w:lvlJc w:val="left"/>
      <w:pPr>
        <w:ind w:left="6480" w:hanging="360"/>
      </w:pPr>
      <w:rPr>
        <w:rFonts w:ascii="Wingdings" w:hAnsi="Wingdings" w:hint="default"/>
      </w:rPr>
    </w:lvl>
  </w:abstractNum>
  <w:abstractNum w:abstractNumId="3">
    <w:nsid w:val="3F2F4024"/>
    <w:multiLevelType w:val="hybridMultilevel"/>
    <w:tmpl w:val="CDBC2E04"/>
    <w:lvl w:ilvl="0" w:tplc="C38A119A">
      <w:start w:val="1"/>
      <w:numFmt w:val="bullet"/>
      <w:lvlText w:val=""/>
      <w:lvlJc w:val="left"/>
      <w:pPr>
        <w:ind w:left="720" w:hanging="360"/>
      </w:pPr>
      <w:rPr>
        <w:rFonts w:ascii="Symbol" w:hAnsi="Symbol" w:hint="default"/>
      </w:rPr>
    </w:lvl>
    <w:lvl w:ilvl="1" w:tplc="9DA40B8E" w:tentative="1">
      <w:start w:val="1"/>
      <w:numFmt w:val="bullet"/>
      <w:lvlText w:val="o"/>
      <w:lvlJc w:val="left"/>
      <w:pPr>
        <w:ind w:left="1440" w:hanging="360"/>
      </w:pPr>
      <w:rPr>
        <w:rFonts w:ascii="Courier New" w:hAnsi="Courier New" w:cs="Courier New" w:hint="default"/>
      </w:rPr>
    </w:lvl>
    <w:lvl w:ilvl="2" w:tplc="C2FE2C92" w:tentative="1">
      <w:start w:val="1"/>
      <w:numFmt w:val="bullet"/>
      <w:lvlText w:val=""/>
      <w:lvlJc w:val="left"/>
      <w:pPr>
        <w:ind w:left="2160" w:hanging="360"/>
      </w:pPr>
      <w:rPr>
        <w:rFonts w:ascii="Wingdings" w:hAnsi="Wingdings" w:hint="default"/>
      </w:rPr>
    </w:lvl>
    <w:lvl w:ilvl="3" w:tplc="489E2FFE" w:tentative="1">
      <w:start w:val="1"/>
      <w:numFmt w:val="bullet"/>
      <w:lvlText w:val=""/>
      <w:lvlJc w:val="left"/>
      <w:pPr>
        <w:ind w:left="2880" w:hanging="360"/>
      </w:pPr>
      <w:rPr>
        <w:rFonts w:ascii="Symbol" w:hAnsi="Symbol" w:hint="default"/>
      </w:rPr>
    </w:lvl>
    <w:lvl w:ilvl="4" w:tplc="9AE25DAA" w:tentative="1">
      <w:start w:val="1"/>
      <w:numFmt w:val="bullet"/>
      <w:lvlText w:val="o"/>
      <w:lvlJc w:val="left"/>
      <w:pPr>
        <w:ind w:left="3600" w:hanging="360"/>
      </w:pPr>
      <w:rPr>
        <w:rFonts w:ascii="Courier New" w:hAnsi="Courier New" w:cs="Courier New" w:hint="default"/>
      </w:rPr>
    </w:lvl>
    <w:lvl w:ilvl="5" w:tplc="996EA600" w:tentative="1">
      <w:start w:val="1"/>
      <w:numFmt w:val="bullet"/>
      <w:lvlText w:val=""/>
      <w:lvlJc w:val="left"/>
      <w:pPr>
        <w:ind w:left="4320" w:hanging="360"/>
      </w:pPr>
      <w:rPr>
        <w:rFonts w:ascii="Wingdings" w:hAnsi="Wingdings" w:hint="default"/>
      </w:rPr>
    </w:lvl>
    <w:lvl w:ilvl="6" w:tplc="C1AC9114" w:tentative="1">
      <w:start w:val="1"/>
      <w:numFmt w:val="bullet"/>
      <w:lvlText w:val=""/>
      <w:lvlJc w:val="left"/>
      <w:pPr>
        <w:ind w:left="5040" w:hanging="360"/>
      </w:pPr>
      <w:rPr>
        <w:rFonts w:ascii="Symbol" w:hAnsi="Symbol" w:hint="default"/>
      </w:rPr>
    </w:lvl>
    <w:lvl w:ilvl="7" w:tplc="3730ADD2" w:tentative="1">
      <w:start w:val="1"/>
      <w:numFmt w:val="bullet"/>
      <w:lvlText w:val="o"/>
      <w:lvlJc w:val="left"/>
      <w:pPr>
        <w:ind w:left="5760" w:hanging="360"/>
      </w:pPr>
      <w:rPr>
        <w:rFonts w:ascii="Courier New" w:hAnsi="Courier New" w:cs="Courier New" w:hint="default"/>
      </w:rPr>
    </w:lvl>
    <w:lvl w:ilvl="8" w:tplc="EA348EEC" w:tentative="1">
      <w:start w:val="1"/>
      <w:numFmt w:val="bullet"/>
      <w:lvlText w:val=""/>
      <w:lvlJc w:val="left"/>
      <w:pPr>
        <w:ind w:left="6480" w:hanging="360"/>
      </w:pPr>
      <w:rPr>
        <w:rFonts w:ascii="Wingdings" w:hAnsi="Wingdings" w:hint="default"/>
      </w:rPr>
    </w:lvl>
  </w:abstractNum>
  <w:abstractNum w:abstractNumId="4">
    <w:nsid w:val="527A4FFB"/>
    <w:multiLevelType w:val="hybridMultilevel"/>
    <w:tmpl w:val="34AAAAE6"/>
    <w:lvl w:ilvl="0" w:tplc="B922CB02">
      <w:start w:val="1"/>
      <w:numFmt w:val="bullet"/>
      <w:lvlText w:val=""/>
      <w:lvlJc w:val="left"/>
      <w:pPr>
        <w:ind w:left="720" w:hanging="360"/>
      </w:pPr>
      <w:rPr>
        <w:rFonts w:ascii="Symbol" w:hAnsi="Symbol" w:hint="default"/>
      </w:rPr>
    </w:lvl>
    <w:lvl w:ilvl="1" w:tplc="82CA0C96" w:tentative="1">
      <w:start w:val="1"/>
      <w:numFmt w:val="bullet"/>
      <w:lvlText w:val="o"/>
      <w:lvlJc w:val="left"/>
      <w:pPr>
        <w:ind w:left="1440" w:hanging="360"/>
      </w:pPr>
      <w:rPr>
        <w:rFonts w:ascii="Courier New" w:hAnsi="Courier New" w:cs="Courier New" w:hint="default"/>
      </w:rPr>
    </w:lvl>
    <w:lvl w:ilvl="2" w:tplc="33220EEC" w:tentative="1">
      <w:start w:val="1"/>
      <w:numFmt w:val="bullet"/>
      <w:lvlText w:val=""/>
      <w:lvlJc w:val="left"/>
      <w:pPr>
        <w:ind w:left="2160" w:hanging="360"/>
      </w:pPr>
      <w:rPr>
        <w:rFonts w:ascii="Wingdings" w:hAnsi="Wingdings" w:hint="default"/>
      </w:rPr>
    </w:lvl>
    <w:lvl w:ilvl="3" w:tplc="BBDEE924" w:tentative="1">
      <w:start w:val="1"/>
      <w:numFmt w:val="bullet"/>
      <w:lvlText w:val=""/>
      <w:lvlJc w:val="left"/>
      <w:pPr>
        <w:ind w:left="2880" w:hanging="360"/>
      </w:pPr>
      <w:rPr>
        <w:rFonts w:ascii="Symbol" w:hAnsi="Symbol" w:hint="default"/>
      </w:rPr>
    </w:lvl>
    <w:lvl w:ilvl="4" w:tplc="9864C47A" w:tentative="1">
      <w:start w:val="1"/>
      <w:numFmt w:val="bullet"/>
      <w:lvlText w:val="o"/>
      <w:lvlJc w:val="left"/>
      <w:pPr>
        <w:ind w:left="3600" w:hanging="360"/>
      </w:pPr>
      <w:rPr>
        <w:rFonts w:ascii="Courier New" w:hAnsi="Courier New" w:cs="Courier New" w:hint="default"/>
      </w:rPr>
    </w:lvl>
    <w:lvl w:ilvl="5" w:tplc="08AE3904" w:tentative="1">
      <w:start w:val="1"/>
      <w:numFmt w:val="bullet"/>
      <w:lvlText w:val=""/>
      <w:lvlJc w:val="left"/>
      <w:pPr>
        <w:ind w:left="4320" w:hanging="360"/>
      </w:pPr>
      <w:rPr>
        <w:rFonts w:ascii="Wingdings" w:hAnsi="Wingdings" w:hint="default"/>
      </w:rPr>
    </w:lvl>
    <w:lvl w:ilvl="6" w:tplc="B29A2D3E" w:tentative="1">
      <w:start w:val="1"/>
      <w:numFmt w:val="bullet"/>
      <w:lvlText w:val=""/>
      <w:lvlJc w:val="left"/>
      <w:pPr>
        <w:ind w:left="5040" w:hanging="360"/>
      </w:pPr>
      <w:rPr>
        <w:rFonts w:ascii="Symbol" w:hAnsi="Symbol" w:hint="default"/>
      </w:rPr>
    </w:lvl>
    <w:lvl w:ilvl="7" w:tplc="21564EF4" w:tentative="1">
      <w:start w:val="1"/>
      <w:numFmt w:val="bullet"/>
      <w:lvlText w:val="o"/>
      <w:lvlJc w:val="left"/>
      <w:pPr>
        <w:ind w:left="5760" w:hanging="360"/>
      </w:pPr>
      <w:rPr>
        <w:rFonts w:ascii="Courier New" w:hAnsi="Courier New" w:cs="Courier New" w:hint="default"/>
      </w:rPr>
    </w:lvl>
    <w:lvl w:ilvl="8" w:tplc="5A5E5794"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6AFF"/>
    <w:rsid w:val="00003AB4"/>
    <w:rsid w:val="00011A08"/>
    <w:rsid w:val="00014C1A"/>
    <w:rsid w:val="0001786D"/>
    <w:rsid w:val="000209BC"/>
    <w:rsid w:val="00021A8C"/>
    <w:rsid w:val="000406E3"/>
    <w:rsid w:val="0004181A"/>
    <w:rsid w:val="00047B9C"/>
    <w:rsid w:val="00050645"/>
    <w:rsid w:val="00050744"/>
    <w:rsid w:val="00055B2F"/>
    <w:rsid w:val="000578D5"/>
    <w:rsid w:val="00065E43"/>
    <w:rsid w:val="00065F07"/>
    <w:rsid w:val="00070540"/>
    <w:rsid w:val="0007310D"/>
    <w:rsid w:val="000736D9"/>
    <w:rsid w:val="000834A6"/>
    <w:rsid w:val="000867C1"/>
    <w:rsid w:val="00086EA4"/>
    <w:rsid w:val="00091624"/>
    <w:rsid w:val="000A1527"/>
    <w:rsid w:val="000A2447"/>
    <w:rsid w:val="000B082B"/>
    <w:rsid w:val="000C3BE0"/>
    <w:rsid w:val="000C43D6"/>
    <w:rsid w:val="000C59F5"/>
    <w:rsid w:val="000D0C56"/>
    <w:rsid w:val="000D54DE"/>
    <w:rsid w:val="000D733C"/>
    <w:rsid w:val="000E08C2"/>
    <w:rsid w:val="000E191E"/>
    <w:rsid w:val="000E607D"/>
    <w:rsid w:val="000E6159"/>
    <w:rsid w:val="000F0D03"/>
    <w:rsid w:val="000F2550"/>
    <w:rsid w:val="000F4325"/>
    <w:rsid w:val="000F4AB6"/>
    <w:rsid w:val="000F6A0D"/>
    <w:rsid w:val="000F74CD"/>
    <w:rsid w:val="00106ABF"/>
    <w:rsid w:val="00107F56"/>
    <w:rsid w:val="00110626"/>
    <w:rsid w:val="00113775"/>
    <w:rsid w:val="001203C0"/>
    <w:rsid w:val="00120B27"/>
    <w:rsid w:val="001303AA"/>
    <w:rsid w:val="00131F19"/>
    <w:rsid w:val="00137430"/>
    <w:rsid w:val="00142D43"/>
    <w:rsid w:val="0015296D"/>
    <w:rsid w:val="00153A16"/>
    <w:rsid w:val="00156766"/>
    <w:rsid w:val="0017127F"/>
    <w:rsid w:val="001723C3"/>
    <w:rsid w:val="00176A65"/>
    <w:rsid w:val="00182180"/>
    <w:rsid w:val="001850D1"/>
    <w:rsid w:val="0018567A"/>
    <w:rsid w:val="00190971"/>
    <w:rsid w:val="0019315C"/>
    <w:rsid w:val="001953AD"/>
    <w:rsid w:val="00196796"/>
    <w:rsid w:val="001A37D7"/>
    <w:rsid w:val="001A3A5C"/>
    <w:rsid w:val="001B1BEE"/>
    <w:rsid w:val="001B6BE6"/>
    <w:rsid w:val="001B710B"/>
    <w:rsid w:val="001C20E1"/>
    <w:rsid w:val="001D21A4"/>
    <w:rsid w:val="001E11C7"/>
    <w:rsid w:val="001F1B33"/>
    <w:rsid w:val="001F1BF3"/>
    <w:rsid w:val="001F1DE8"/>
    <w:rsid w:val="001F6318"/>
    <w:rsid w:val="001F6C74"/>
    <w:rsid w:val="00204453"/>
    <w:rsid w:val="00211E3F"/>
    <w:rsid w:val="0021242A"/>
    <w:rsid w:val="00214E4E"/>
    <w:rsid w:val="002212A4"/>
    <w:rsid w:val="002331A4"/>
    <w:rsid w:val="002357A9"/>
    <w:rsid w:val="002402B7"/>
    <w:rsid w:val="00242AA8"/>
    <w:rsid w:val="00243B42"/>
    <w:rsid w:val="00247F4A"/>
    <w:rsid w:val="0025778E"/>
    <w:rsid w:val="0026343D"/>
    <w:rsid w:val="00264B1B"/>
    <w:rsid w:val="00265346"/>
    <w:rsid w:val="00265A5C"/>
    <w:rsid w:val="00270184"/>
    <w:rsid w:val="00271ACB"/>
    <w:rsid w:val="00277599"/>
    <w:rsid w:val="00280948"/>
    <w:rsid w:val="00283A38"/>
    <w:rsid w:val="00284A3C"/>
    <w:rsid w:val="002873A0"/>
    <w:rsid w:val="00287AFC"/>
    <w:rsid w:val="0029311D"/>
    <w:rsid w:val="002A1835"/>
    <w:rsid w:val="002B1AEE"/>
    <w:rsid w:val="002B2CEC"/>
    <w:rsid w:val="002B42A7"/>
    <w:rsid w:val="002B7BA0"/>
    <w:rsid w:val="002C65DA"/>
    <w:rsid w:val="002D0C94"/>
    <w:rsid w:val="002D5059"/>
    <w:rsid w:val="002E1195"/>
    <w:rsid w:val="002E25B0"/>
    <w:rsid w:val="002E41AF"/>
    <w:rsid w:val="002E4CB8"/>
    <w:rsid w:val="002E764C"/>
    <w:rsid w:val="002F01CC"/>
    <w:rsid w:val="002F5101"/>
    <w:rsid w:val="002F53AF"/>
    <w:rsid w:val="00303A2E"/>
    <w:rsid w:val="00303F77"/>
    <w:rsid w:val="00313E92"/>
    <w:rsid w:val="0031532D"/>
    <w:rsid w:val="00317335"/>
    <w:rsid w:val="00320BC9"/>
    <w:rsid w:val="00324EB2"/>
    <w:rsid w:val="00325A3E"/>
    <w:rsid w:val="00330694"/>
    <w:rsid w:val="00337C1E"/>
    <w:rsid w:val="00344E61"/>
    <w:rsid w:val="00347071"/>
    <w:rsid w:val="00364890"/>
    <w:rsid w:val="003648B7"/>
    <w:rsid w:val="00364E0B"/>
    <w:rsid w:val="003675E1"/>
    <w:rsid w:val="00371647"/>
    <w:rsid w:val="003764DC"/>
    <w:rsid w:val="00380080"/>
    <w:rsid w:val="0038312E"/>
    <w:rsid w:val="003842EE"/>
    <w:rsid w:val="00384ACC"/>
    <w:rsid w:val="00384E3D"/>
    <w:rsid w:val="003960FC"/>
    <w:rsid w:val="003A6919"/>
    <w:rsid w:val="003A7FCB"/>
    <w:rsid w:val="003B600A"/>
    <w:rsid w:val="003C40BE"/>
    <w:rsid w:val="003D0B26"/>
    <w:rsid w:val="003D2307"/>
    <w:rsid w:val="003D3591"/>
    <w:rsid w:val="003E0D8D"/>
    <w:rsid w:val="003E1EB6"/>
    <w:rsid w:val="003E5A1A"/>
    <w:rsid w:val="003F14C0"/>
    <w:rsid w:val="003F28A6"/>
    <w:rsid w:val="003F2BB4"/>
    <w:rsid w:val="003F5A63"/>
    <w:rsid w:val="003F6E49"/>
    <w:rsid w:val="003F7163"/>
    <w:rsid w:val="003F781C"/>
    <w:rsid w:val="0041150A"/>
    <w:rsid w:val="00414E60"/>
    <w:rsid w:val="004204C8"/>
    <w:rsid w:val="0042402A"/>
    <w:rsid w:val="00424E97"/>
    <w:rsid w:val="00435F48"/>
    <w:rsid w:val="00444F00"/>
    <w:rsid w:val="004477F3"/>
    <w:rsid w:val="0045026D"/>
    <w:rsid w:val="00453F35"/>
    <w:rsid w:val="00456DBB"/>
    <w:rsid w:val="00481516"/>
    <w:rsid w:val="004848B2"/>
    <w:rsid w:val="00485208"/>
    <w:rsid w:val="0048564F"/>
    <w:rsid w:val="00486512"/>
    <w:rsid w:val="00486911"/>
    <w:rsid w:val="00486E2D"/>
    <w:rsid w:val="004903DF"/>
    <w:rsid w:val="00490E5D"/>
    <w:rsid w:val="004939FF"/>
    <w:rsid w:val="004A59AA"/>
    <w:rsid w:val="004B4723"/>
    <w:rsid w:val="004C0545"/>
    <w:rsid w:val="004C46B0"/>
    <w:rsid w:val="004C7111"/>
    <w:rsid w:val="004D20CF"/>
    <w:rsid w:val="004D486D"/>
    <w:rsid w:val="004E48CA"/>
    <w:rsid w:val="004F35F2"/>
    <w:rsid w:val="00502A6E"/>
    <w:rsid w:val="005129D3"/>
    <w:rsid w:val="00512CA7"/>
    <w:rsid w:val="00517B9E"/>
    <w:rsid w:val="00521854"/>
    <w:rsid w:val="005245D3"/>
    <w:rsid w:val="00530D6E"/>
    <w:rsid w:val="00532588"/>
    <w:rsid w:val="0053797E"/>
    <w:rsid w:val="0053799F"/>
    <w:rsid w:val="00546198"/>
    <w:rsid w:val="00551D26"/>
    <w:rsid w:val="00561E39"/>
    <w:rsid w:val="0056235E"/>
    <w:rsid w:val="00571CC0"/>
    <w:rsid w:val="00574B99"/>
    <w:rsid w:val="00575725"/>
    <w:rsid w:val="00576735"/>
    <w:rsid w:val="005831CB"/>
    <w:rsid w:val="00584103"/>
    <w:rsid w:val="00593D6D"/>
    <w:rsid w:val="00596E10"/>
    <w:rsid w:val="005A19CD"/>
    <w:rsid w:val="005A3511"/>
    <w:rsid w:val="005A6CCE"/>
    <w:rsid w:val="005B4B62"/>
    <w:rsid w:val="005B7C8C"/>
    <w:rsid w:val="005C3AF2"/>
    <w:rsid w:val="005C3BED"/>
    <w:rsid w:val="005D1C6C"/>
    <w:rsid w:val="005D33CB"/>
    <w:rsid w:val="005E27E0"/>
    <w:rsid w:val="005F50BA"/>
    <w:rsid w:val="00600E30"/>
    <w:rsid w:val="00601DE9"/>
    <w:rsid w:val="00604A84"/>
    <w:rsid w:val="0060628E"/>
    <w:rsid w:val="0061338E"/>
    <w:rsid w:val="00617CA5"/>
    <w:rsid w:val="00620078"/>
    <w:rsid w:val="00626A52"/>
    <w:rsid w:val="00634C9F"/>
    <w:rsid w:val="00636903"/>
    <w:rsid w:val="00636B91"/>
    <w:rsid w:val="00637A69"/>
    <w:rsid w:val="00641BDD"/>
    <w:rsid w:val="006473F1"/>
    <w:rsid w:val="0065030B"/>
    <w:rsid w:val="00653E4B"/>
    <w:rsid w:val="0065507C"/>
    <w:rsid w:val="006556FC"/>
    <w:rsid w:val="00671943"/>
    <w:rsid w:val="006736DC"/>
    <w:rsid w:val="006774B4"/>
    <w:rsid w:val="00686851"/>
    <w:rsid w:val="00691D8D"/>
    <w:rsid w:val="00695930"/>
    <w:rsid w:val="006A1B23"/>
    <w:rsid w:val="006A7747"/>
    <w:rsid w:val="006C3770"/>
    <w:rsid w:val="006C3C8C"/>
    <w:rsid w:val="006C472E"/>
    <w:rsid w:val="006C6DF5"/>
    <w:rsid w:val="006D5E78"/>
    <w:rsid w:val="006D76AF"/>
    <w:rsid w:val="006E2EA2"/>
    <w:rsid w:val="006F1DCB"/>
    <w:rsid w:val="006F24DB"/>
    <w:rsid w:val="006F250E"/>
    <w:rsid w:val="006F3F8D"/>
    <w:rsid w:val="006F53A9"/>
    <w:rsid w:val="007020A2"/>
    <w:rsid w:val="00711390"/>
    <w:rsid w:val="00711F62"/>
    <w:rsid w:val="007150F0"/>
    <w:rsid w:val="00716B32"/>
    <w:rsid w:val="00717C2C"/>
    <w:rsid w:val="00722DED"/>
    <w:rsid w:val="007251D0"/>
    <w:rsid w:val="00732581"/>
    <w:rsid w:val="007374DF"/>
    <w:rsid w:val="007409FF"/>
    <w:rsid w:val="00741D47"/>
    <w:rsid w:val="00741E10"/>
    <w:rsid w:val="00744149"/>
    <w:rsid w:val="007445A2"/>
    <w:rsid w:val="007510A5"/>
    <w:rsid w:val="007540FA"/>
    <w:rsid w:val="00763578"/>
    <w:rsid w:val="0076437D"/>
    <w:rsid w:val="00765377"/>
    <w:rsid w:val="007716D3"/>
    <w:rsid w:val="0077313C"/>
    <w:rsid w:val="00774FD7"/>
    <w:rsid w:val="00777D2F"/>
    <w:rsid w:val="00777F60"/>
    <w:rsid w:val="00781A30"/>
    <w:rsid w:val="007838B8"/>
    <w:rsid w:val="00796890"/>
    <w:rsid w:val="007A2C74"/>
    <w:rsid w:val="007A5CE5"/>
    <w:rsid w:val="007B0F06"/>
    <w:rsid w:val="007B46EB"/>
    <w:rsid w:val="007B482B"/>
    <w:rsid w:val="007B5EDD"/>
    <w:rsid w:val="007C0305"/>
    <w:rsid w:val="007C7B41"/>
    <w:rsid w:val="007D37E4"/>
    <w:rsid w:val="007D395D"/>
    <w:rsid w:val="007D52CA"/>
    <w:rsid w:val="007D7D6D"/>
    <w:rsid w:val="007E03DD"/>
    <w:rsid w:val="007E25BB"/>
    <w:rsid w:val="007E26DF"/>
    <w:rsid w:val="007F08C4"/>
    <w:rsid w:val="007F564A"/>
    <w:rsid w:val="00800047"/>
    <w:rsid w:val="0080391B"/>
    <w:rsid w:val="00807B54"/>
    <w:rsid w:val="00815F5C"/>
    <w:rsid w:val="00816B21"/>
    <w:rsid w:val="00817A24"/>
    <w:rsid w:val="008242AE"/>
    <w:rsid w:val="00824B74"/>
    <w:rsid w:val="00830AEC"/>
    <w:rsid w:val="00837225"/>
    <w:rsid w:val="00840AAB"/>
    <w:rsid w:val="00840CE8"/>
    <w:rsid w:val="00841487"/>
    <w:rsid w:val="00851C64"/>
    <w:rsid w:val="00855DE2"/>
    <w:rsid w:val="00860B97"/>
    <w:rsid w:val="008631C2"/>
    <w:rsid w:val="0086536E"/>
    <w:rsid w:val="00866712"/>
    <w:rsid w:val="008733B2"/>
    <w:rsid w:val="00873AC2"/>
    <w:rsid w:val="00876834"/>
    <w:rsid w:val="00877053"/>
    <w:rsid w:val="0088775F"/>
    <w:rsid w:val="008935B1"/>
    <w:rsid w:val="00893CBE"/>
    <w:rsid w:val="00894AD8"/>
    <w:rsid w:val="008A19B4"/>
    <w:rsid w:val="008A3609"/>
    <w:rsid w:val="008A3762"/>
    <w:rsid w:val="008A4FF9"/>
    <w:rsid w:val="008A5A02"/>
    <w:rsid w:val="008A6AFF"/>
    <w:rsid w:val="008B1519"/>
    <w:rsid w:val="008B53E6"/>
    <w:rsid w:val="008B6398"/>
    <w:rsid w:val="008B71B9"/>
    <w:rsid w:val="008C43B6"/>
    <w:rsid w:val="008C4A01"/>
    <w:rsid w:val="008C6813"/>
    <w:rsid w:val="008C7597"/>
    <w:rsid w:val="008D0FF3"/>
    <w:rsid w:val="008D3223"/>
    <w:rsid w:val="008D6903"/>
    <w:rsid w:val="008E1E85"/>
    <w:rsid w:val="008E2291"/>
    <w:rsid w:val="008E507C"/>
    <w:rsid w:val="008E556A"/>
    <w:rsid w:val="008E5BD6"/>
    <w:rsid w:val="00900260"/>
    <w:rsid w:val="0090090A"/>
    <w:rsid w:val="009067D0"/>
    <w:rsid w:val="00912BEC"/>
    <w:rsid w:val="00921949"/>
    <w:rsid w:val="00921B4B"/>
    <w:rsid w:val="00922B5F"/>
    <w:rsid w:val="00923281"/>
    <w:rsid w:val="0092543F"/>
    <w:rsid w:val="00925E05"/>
    <w:rsid w:val="00934620"/>
    <w:rsid w:val="00943011"/>
    <w:rsid w:val="0095037F"/>
    <w:rsid w:val="009555EC"/>
    <w:rsid w:val="00961A53"/>
    <w:rsid w:val="00963C41"/>
    <w:rsid w:val="009726CD"/>
    <w:rsid w:val="00980D43"/>
    <w:rsid w:val="00981CC9"/>
    <w:rsid w:val="00987F5C"/>
    <w:rsid w:val="00991265"/>
    <w:rsid w:val="009A3344"/>
    <w:rsid w:val="009A51BE"/>
    <w:rsid w:val="009A64C0"/>
    <w:rsid w:val="009B12AA"/>
    <w:rsid w:val="009B318A"/>
    <w:rsid w:val="009B4457"/>
    <w:rsid w:val="009B4580"/>
    <w:rsid w:val="009C1227"/>
    <w:rsid w:val="009C130E"/>
    <w:rsid w:val="009C2AA4"/>
    <w:rsid w:val="009C36A9"/>
    <w:rsid w:val="009C3BED"/>
    <w:rsid w:val="009C4AA3"/>
    <w:rsid w:val="009D0776"/>
    <w:rsid w:val="009D0C40"/>
    <w:rsid w:val="009D2DAE"/>
    <w:rsid w:val="009D4ECC"/>
    <w:rsid w:val="009E405B"/>
    <w:rsid w:val="009E583D"/>
    <w:rsid w:val="009F1623"/>
    <w:rsid w:val="00A03291"/>
    <w:rsid w:val="00A04BB6"/>
    <w:rsid w:val="00A126A8"/>
    <w:rsid w:val="00A216C3"/>
    <w:rsid w:val="00A22189"/>
    <w:rsid w:val="00A227B5"/>
    <w:rsid w:val="00A2480A"/>
    <w:rsid w:val="00A3299D"/>
    <w:rsid w:val="00A40A99"/>
    <w:rsid w:val="00A434F4"/>
    <w:rsid w:val="00A44C9B"/>
    <w:rsid w:val="00A450A9"/>
    <w:rsid w:val="00A458D6"/>
    <w:rsid w:val="00A4653F"/>
    <w:rsid w:val="00A479CB"/>
    <w:rsid w:val="00A508D7"/>
    <w:rsid w:val="00A53B93"/>
    <w:rsid w:val="00A54132"/>
    <w:rsid w:val="00A55A79"/>
    <w:rsid w:val="00A56B95"/>
    <w:rsid w:val="00A56C69"/>
    <w:rsid w:val="00A70AC8"/>
    <w:rsid w:val="00A7211E"/>
    <w:rsid w:val="00A73B64"/>
    <w:rsid w:val="00A76AD7"/>
    <w:rsid w:val="00A83595"/>
    <w:rsid w:val="00A83735"/>
    <w:rsid w:val="00A91F6F"/>
    <w:rsid w:val="00A92400"/>
    <w:rsid w:val="00A96F6A"/>
    <w:rsid w:val="00AA1827"/>
    <w:rsid w:val="00AA3705"/>
    <w:rsid w:val="00AB07D8"/>
    <w:rsid w:val="00AB12A8"/>
    <w:rsid w:val="00AB1FE5"/>
    <w:rsid w:val="00AB2983"/>
    <w:rsid w:val="00AB68F0"/>
    <w:rsid w:val="00AC5D98"/>
    <w:rsid w:val="00AC7DD6"/>
    <w:rsid w:val="00AD09EB"/>
    <w:rsid w:val="00AD336C"/>
    <w:rsid w:val="00AD4195"/>
    <w:rsid w:val="00AD56EF"/>
    <w:rsid w:val="00AE597F"/>
    <w:rsid w:val="00AF174F"/>
    <w:rsid w:val="00AF1B9E"/>
    <w:rsid w:val="00AF477B"/>
    <w:rsid w:val="00B056DE"/>
    <w:rsid w:val="00B05CEC"/>
    <w:rsid w:val="00B1659B"/>
    <w:rsid w:val="00B23D4F"/>
    <w:rsid w:val="00B34230"/>
    <w:rsid w:val="00B358E1"/>
    <w:rsid w:val="00B43064"/>
    <w:rsid w:val="00B434DE"/>
    <w:rsid w:val="00B52224"/>
    <w:rsid w:val="00B570ED"/>
    <w:rsid w:val="00B60A03"/>
    <w:rsid w:val="00B61D2A"/>
    <w:rsid w:val="00B6457A"/>
    <w:rsid w:val="00B73222"/>
    <w:rsid w:val="00B853DF"/>
    <w:rsid w:val="00B979DC"/>
    <w:rsid w:val="00BA7130"/>
    <w:rsid w:val="00BB231A"/>
    <w:rsid w:val="00BB3F7F"/>
    <w:rsid w:val="00BC283E"/>
    <w:rsid w:val="00BC437B"/>
    <w:rsid w:val="00BC6D31"/>
    <w:rsid w:val="00BD06CE"/>
    <w:rsid w:val="00BD08F0"/>
    <w:rsid w:val="00BD1CB9"/>
    <w:rsid w:val="00BE3D57"/>
    <w:rsid w:val="00BE6C63"/>
    <w:rsid w:val="00BF7643"/>
    <w:rsid w:val="00C03A70"/>
    <w:rsid w:val="00C04F3F"/>
    <w:rsid w:val="00C12652"/>
    <w:rsid w:val="00C1725B"/>
    <w:rsid w:val="00C21BC3"/>
    <w:rsid w:val="00C30364"/>
    <w:rsid w:val="00C32CBC"/>
    <w:rsid w:val="00C362B6"/>
    <w:rsid w:val="00C371AF"/>
    <w:rsid w:val="00C465EB"/>
    <w:rsid w:val="00C47927"/>
    <w:rsid w:val="00C55529"/>
    <w:rsid w:val="00C611A7"/>
    <w:rsid w:val="00C63114"/>
    <w:rsid w:val="00C64CD8"/>
    <w:rsid w:val="00C70C1D"/>
    <w:rsid w:val="00C72CED"/>
    <w:rsid w:val="00C73AD8"/>
    <w:rsid w:val="00C76369"/>
    <w:rsid w:val="00C80309"/>
    <w:rsid w:val="00C849C8"/>
    <w:rsid w:val="00C910A0"/>
    <w:rsid w:val="00CB1D0E"/>
    <w:rsid w:val="00CB3C46"/>
    <w:rsid w:val="00CD13BD"/>
    <w:rsid w:val="00CD3EAB"/>
    <w:rsid w:val="00CD63AC"/>
    <w:rsid w:val="00CE6356"/>
    <w:rsid w:val="00CE6C99"/>
    <w:rsid w:val="00CF1CED"/>
    <w:rsid w:val="00CF517F"/>
    <w:rsid w:val="00CF6C12"/>
    <w:rsid w:val="00D0167B"/>
    <w:rsid w:val="00D01CC2"/>
    <w:rsid w:val="00D032D3"/>
    <w:rsid w:val="00D108E8"/>
    <w:rsid w:val="00D224D5"/>
    <w:rsid w:val="00D25820"/>
    <w:rsid w:val="00D301F3"/>
    <w:rsid w:val="00D30A2B"/>
    <w:rsid w:val="00D32545"/>
    <w:rsid w:val="00D34F1D"/>
    <w:rsid w:val="00D41461"/>
    <w:rsid w:val="00D42773"/>
    <w:rsid w:val="00D431AB"/>
    <w:rsid w:val="00D502D7"/>
    <w:rsid w:val="00D52A1D"/>
    <w:rsid w:val="00D61681"/>
    <w:rsid w:val="00D619EF"/>
    <w:rsid w:val="00D626D9"/>
    <w:rsid w:val="00D66DD6"/>
    <w:rsid w:val="00D7272E"/>
    <w:rsid w:val="00D81B6E"/>
    <w:rsid w:val="00D82657"/>
    <w:rsid w:val="00D82AE4"/>
    <w:rsid w:val="00D92B1E"/>
    <w:rsid w:val="00D95BE1"/>
    <w:rsid w:val="00D96063"/>
    <w:rsid w:val="00DA52FF"/>
    <w:rsid w:val="00DA689B"/>
    <w:rsid w:val="00DB39D9"/>
    <w:rsid w:val="00DB521D"/>
    <w:rsid w:val="00DB6AB0"/>
    <w:rsid w:val="00DB76AF"/>
    <w:rsid w:val="00DC086D"/>
    <w:rsid w:val="00DC1170"/>
    <w:rsid w:val="00DC20C1"/>
    <w:rsid w:val="00DC65D4"/>
    <w:rsid w:val="00DD0F11"/>
    <w:rsid w:val="00DD2DE7"/>
    <w:rsid w:val="00DD3764"/>
    <w:rsid w:val="00DD4CEB"/>
    <w:rsid w:val="00DD5202"/>
    <w:rsid w:val="00DD616A"/>
    <w:rsid w:val="00DE3226"/>
    <w:rsid w:val="00DE5C71"/>
    <w:rsid w:val="00DF2DAE"/>
    <w:rsid w:val="00E0171A"/>
    <w:rsid w:val="00E05B09"/>
    <w:rsid w:val="00E14DE1"/>
    <w:rsid w:val="00E1638D"/>
    <w:rsid w:val="00E20B28"/>
    <w:rsid w:val="00E2162C"/>
    <w:rsid w:val="00E24A74"/>
    <w:rsid w:val="00E2662D"/>
    <w:rsid w:val="00E26DBC"/>
    <w:rsid w:val="00E4109B"/>
    <w:rsid w:val="00E4291A"/>
    <w:rsid w:val="00E444F8"/>
    <w:rsid w:val="00E53420"/>
    <w:rsid w:val="00E54566"/>
    <w:rsid w:val="00E6575D"/>
    <w:rsid w:val="00E80509"/>
    <w:rsid w:val="00E80DFE"/>
    <w:rsid w:val="00E835F5"/>
    <w:rsid w:val="00E83ED9"/>
    <w:rsid w:val="00E84C04"/>
    <w:rsid w:val="00EA2B61"/>
    <w:rsid w:val="00EA303A"/>
    <w:rsid w:val="00EA309B"/>
    <w:rsid w:val="00EA3247"/>
    <w:rsid w:val="00EA4BFF"/>
    <w:rsid w:val="00EB036B"/>
    <w:rsid w:val="00EB1A33"/>
    <w:rsid w:val="00EC2AB1"/>
    <w:rsid w:val="00EC311D"/>
    <w:rsid w:val="00EC7D80"/>
    <w:rsid w:val="00ED14CF"/>
    <w:rsid w:val="00ED3F05"/>
    <w:rsid w:val="00ED5C04"/>
    <w:rsid w:val="00EE0459"/>
    <w:rsid w:val="00EE4F1B"/>
    <w:rsid w:val="00EE56B0"/>
    <w:rsid w:val="00EE575F"/>
    <w:rsid w:val="00EE63B3"/>
    <w:rsid w:val="00EE7E3A"/>
    <w:rsid w:val="00EF4B8C"/>
    <w:rsid w:val="00EF72F4"/>
    <w:rsid w:val="00F01FA1"/>
    <w:rsid w:val="00F02D8A"/>
    <w:rsid w:val="00F1021C"/>
    <w:rsid w:val="00F11E02"/>
    <w:rsid w:val="00F12F62"/>
    <w:rsid w:val="00F328A3"/>
    <w:rsid w:val="00F32B2A"/>
    <w:rsid w:val="00F3524E"/>
    <w:rsid w:val="00F35570"/>
    <w:rsid w:val="00F3716C"/>
    <w:rsid w:val="00F37233"/>
    <w:rsid w:val="00F47370"/>
    <w:rsid w:val="00F52540"/>
    <w:rsid w:val="00F63EFA"/>
    <w:rsid w:val="00F64383"/>
    <w:rsid w:val="00F74B96"/>
    <w:rsid w:val="00F77791"/>
    <w:rsid w:val="00F91AB9"/>
    <w:rsid w:val="00FA0424"/>
    <w:rsid w:val="00FA1166"/>
    <w:rsid w:val="00FA6BEE"/>
    <w:rsid w:val="00FB2B32"/>
    <w:rsid w:val="00FB3AEB"/>
    <w:rsid w:val="00FB5B57"/>
    <w:rsid w:val="00FC2846"/>
    <w:rsid w:val="00FC2CFA"/>
    <w:rsid w:val="00FC5C1B"/>
    <w:rsid w:val="00FD01B9"/>
    <w:rsid w:val="00FD087E"/>
    <w:rsid w:val="00FD406E"/>
    <w:rsid w:val="00FD7DD7"/>
    <w:rsid w:val="00FF004A"/>
    <w:rsid w:val="00FF17C7"/>
    <w:rsid w:val="00FF7741"/>
    <w:rsid w:val="00FF7C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FA228706-E693-4C72-86E7-DA1355E584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3">
    <w:name w:val="heading 3"/>
    <w:basedOn w:val="Normal"/>
    <w:link w:val="Heading3Char"/>
    <w:uiPriority w:val="9"/>
    <w:qFormat/>
    <w:rsid w:val="00371647"/>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character" w:customStyle="1" w:styleId="Heading3Char">
    <w:name w:val="Heading 3 Char"/>
    <w:basedOn w:val="DefaultParagraphFont"/>
    <w:link w:val="Heading3"/>
    <w:uiPriority w:val="9"/>
    <w:rsid w:val="00371647"/>
    <w:rPr>
      <w:b/>
      <w:bCs/>
      <w:sz w:val="27"/>
      <w:szCs w:val="27"/>
    </w:rPr>
  </w:style>
  <w:style w:type="character" w:styleId="Hyperlink">
    <w:name w:val="Hyperlink"/>
    <w:uiPriority w:val="99"/>
    <w:unhideWhenUsed/>
    <w:rsid w:val="00371647"/>
    <w:rPr>
      <w:color w:val="0000FF"/>
      <w:u w:val="single"/>
    </w:rPr>
  </w:style>
  <w:style w:type="paragraph" w:styleId="Bibliography">
    <w:name w:val="Bibliography"/>
    <w:basedOn w:val="Normal"/>
    <w:next w:val="Normal"/>
    <w:uiPriority w:val="37"/>
    <w:unhideWhenUsed/>
    <w:rsid w:val="00E05B09"/>
    <w:pPr>
      <w:ind w:left="720" w:hanging="720"/>
    </w:pPr>
  </w:style>
  <w:style w:type="paragraph" w:styleId="ListParagraph">
    <w:name w:val="List Paragraph"/>
    <w:basedOn w:val="Normal"/>
    <w:uiPriority w:val="34"/>
    <w:qFormat/>
    <w:rsid w:val="008631C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ri04</b:Tag>
    <b:SourceType>BookSection</b:SourceType>
    <b:Guid>{D67FCE42-149A-4C9E-8D20-8F2EDAC47BA2}</b:Guid>
    <b:Title>International business and International Human Resource</b:Title>
    <b:Year>2004</b:Year>
    <b:Publisher>Routledge</b:Publisher>
    <b:City>New York, NY</b:City>
    <b:Author>
      <b:Author>
        <b:NameList>
          <b:Person>
            <b:Last>Briscoe</b:Last>
            <b:First>Dennis</b:First>
            <b:Middle>R.</b:Middle>
          </b:Person>
          <b:Person>
            <b:Last>Schuler</b:Last>
            <b:First>Randall</b:First>
            <b:Middle>S.</b:Middle>
          </b:Person>
        </b:NameList>
      </b:Author>
    </b:Author>
    <b:BookTitle>international human resource management</b:BookTitle>
    <b:Pages>11-35</b:Pages>
    <b:Edition>2nd</b:Edition>
    <b:RefOrder>1</b:RefOrder>
  </b:Source>
</b:Sources>
</file>

<file path=customXml/itemProps1.xml><?xml version="1.0" encoding="utf-8"?>
<ds:datastoreItem xmlns:ds="http://schemas.openxmlformats.org/officeDocument/2006/customXml" ds:itemID="{54FD38DF-64E3-4135-9713-DB0FEB7E70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5124</Words>
  <Characters>29210</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tehreem</dc:creator>
  <cp:lastModifiedBy>Raja Muhammad Arslan</cp:lastModifiedBy>
  <cp:revision>2</cp:revision>
  <cp:lastPrinted>1901-01-01T07:00:00Z</cp:lastPrinted>
  <dcterms:created xsi:type="dcterms:W3CDTF">2019-04-18T06:56:00Z</dcterms:created>
  <dcterms:modified xsi:type="dcterms:W3CDTF">2019-04-18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MDSEMsFl"/&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